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EF2296A" w14:textId="77777777" w:rsidR="00082E88" w:rsidRPr="00447FC5" w:rsidRDefault="00082E88" w:rsidP="00082E88">
      <w:pPr>
        <w:spacing w:line="24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447FC5">
        <w:rPr>
          <w:rFonts w:ascii="Times New Roman" w:hAnsi="Times New Roman" w:cs="Times New Roman"/>
          <w:b/>
          <w:sz w:val="24"/>
          <w:szCs w:val="24"/>
          <w:lang w:val="en-US"/>
        </w:rPr>
        <w:t>A high-protein diet supplemented with inulin/FOS supports body weight gain associated with lower energy expenditure, carbohydrate oxidation and alters fecal microbiota in C57BL/6 mice</w:t>
      </w:r>
    </w:p>
    <w:p w14:paraId="4B2B78E3" w14:textId="77777777" w:rsidR="00082E88" w:rsidRPr="00CF5185" w:rsidRDefault="00082E88" w:rsidP="00082E88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CF5185">
        <w:rPr>
          <w:rFonts w:ascii="Times New Roman" w:hAnsi="Times New Roman" w:cs="Times New Roman"/>
          <w:sz w:val="24"/>
          <w:szCs w:val="24"/>
        </w:rPr>
        <w:t>Franziska Koch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CF518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ichael Derno, Martina Langhammer, Armin Tuchscherer, Harald M. Hammon, Manfred Mielenz, Cornelia C. Metges,</w:t>
      </w:r>
      <w:r w:rsidRPr="000E1A8A">
        <w:rPr>
          <w:rFonts w:ascii="Times New Roman" w:hAnsi="Times New Roman" w:cs="Times New Roman"/>
          <w:sz w:val="24"/>
          <w:szCs w:val="24"/>
        </w:rPr>
        <w:t xml:space="preserve"> Björn Kuhla</w:t>
      </w:r>
    </w:p>
    <w:p w14:paraId="5DC96AD7" w14:textId="77777777" w:rsidR="00082E88" w:rsidRDefault="00082E88" w:rsidP="00082E88">
      <w:pPr>
        <w:spacing w:line="24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Online Supplementary Material</w:t>
      </w:r>
    </w:p>
    <w:p w14:paraId="131493CC" w14:textId="77777777" w:rsidR="00082E88" w:rsidRDefault="00082E88" w:rsidP="00082E88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14:paraId="1776BCD9" w14:textId="77777777" w:rsidR="00082E88" w:rsidRPr="00C70149" w:rsidRDefault="00082E88" w:rsidP="00082E88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7E18ED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S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upplemental</w:t>
      </w:r>
      <w:r w:rsidRPr="007E18ED">
        <w:rPr>
          <w:rFonts w:ascii="Times New Roman" w:hAnsi="Times New Roman" w:cs="Times New Roman"/>
          <w:b/>
          <w:sz w:val="24"/>
          <w:szCs w:val="24"/>
          <w:lang w:val="en-US"/>
        </w:rPr>
        <w:t xml:space="preserve"> Table 1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Pr="007E18ED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P</w:t>
      </w:r>
      <w:r w:rsidRPr="00116547">
        <w:rPr>
          <w:rFonts w:ascii="Times New Roman" w:hAnsi="Times New Roman" w:cs="Times New Roman"/>
          <w:sz w:val="24"/>
          <w:szCs w:val="24"/>
          <w:lang w:val="en-US"/>
        </w:rPr>
        <w:t xml:space="preserve">rimers used for </w:t>
      </w:r>
      <w:r>
        <w:rPr>
          <w:rFonts w:ascii="Times New Roman" w:hAnsi="Times New Roman" w:cs="Times New Roman"/>
          <w:sz w:val="24"/>
          <w:szCs w:val="24"/>
          <w:lang w:val="en-US"/>
        </w:rPr>
        <w:t>relative bacterial DNA quantification in fecal samples.</w:t>
      </w:r>
    </w:p>
    <w:tbl>
      <w:tblPr>
        <w:tblStyle w:val="HelleSchattierung"/>
        <w:tblW w:w="10392" w:type="dxa"/>
        <w:jc w:val="center"/>
        <w:tblLook w:val="04A0" w:firstRow="1" w:lastRow="0" w:firstColumn="1" w:lastColumn="0" w:noHBand="0" w:noVBand="1"/>
      </w:tblPr>
      <w:tblGrid>
        <w:gridCol w:w="2335"/>
        <w:gridCol w:w="5114"/>
        <w:gridCol w:w="684"/>
        <w:gridCol w:w="1189"/>
        <w:gridCol w:w="1070"/>
      </w:tblGrid>
      <w:tr w:rsidR="00082E88" w14:paraId="6928A469" w14:textId="77777777" w:rsidTr="00AD704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1" w:type="dxa"/>
          </w:tcPr>
          <w:p w14:paraId="41378C1A" w14:textId="77777777" w:rsidR="00082E88" w:rsidRPr="00BD0962" w:rsidRDefault="00082E88" w:rsidP="00AD704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D096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rgeted Bacterial Groups and Genera</w:t>
            </w:r>
          </w:p>
        </w:tc>
        <w:tc>
          <w:tcPr>
            <w:tcW w:w="5198" w:type="dxa"/>
          </w:tcPr>
          <w:p w14:paraId="0B068EED" w14:textId="77777777" w:rsidR="00082E88" w:rsidRPr="00BD0962" w:rsidRDefault="00082E88" w:rsidP="00AD7042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D096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imers</w:t>
            </w:r>
          </w:p>
        </w:tc>
        <w:tc>
          <w:tcPr>
            <w:tcW w:w="693" w:type="dxa"/>
          </w:tcPr>
          <w:p w14:paraId="15A5C688" w14:textId="77777777" w:rsidR="00082E88" w:rsidRPr="00BD0962" w:rsidRDefault="00082E88" w:rsidP="00AD7042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BD096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p</w:t>
            </w:r>
            <w:proofErr w:type="spellEnd"/>
          </w:p>
        </w:tc>
        <w:tc>
          <w:tcPr>
            <w:tcW w:w="1070" w:type="dxa"/>
          </w:tcPr>
          <w:p w14:paraId="13BE1E3C" w14:textId="77777777" w:rsidR="00082E88" w:rsidRPr="00BD0962" w:rsidRDefault="00082E88" w:rsidP="00AD7042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CR efficiency</w:t>
            </w:r>
          </w:p>
        </w:tc>
        <w:tc>
          <w:tcPr>
            <w:tcW w:w="1070" w:type="dxa"/>
          </w:tcPr>
          <w:p w14:paraId="7F9A9A91" w14:textId="77777777" w:rsidR="00082E88" w:rsidRPr="00BD0962" w:rsidRDefault="00082E88" w:rsidP="00AD7042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D096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ef. Number</w:t>
            </w:r>
          </w:p>
        </w:tc>
      </w:tr>
      <w:tr w:rsidR="00082E88" w14:paraId="56CB6E94" w14:textId="77777777" w:rsidTr="00AD70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1" w:type="dxa"/>
            <w:shd w:val="clear" w:color="auto" w:fill="auto"/>
          </w:tcPr>
          <w:p w14:paraId="5738342C" w14:textId="77777777" w:rsidR="00082E88" w:rsidRPr="00BD0962" w:rsidRDefault="00082E88" w:rsidP="00AD7042">
            <w:pPr>
              <w:spacing w:line="360" w:lineRule="auto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Bacteroides</w:t>
            </w:r>
            <w:proofErr w:type="spellEnd"/>
            <w:r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 xml:space="preserve"> -</w:t>
            </w:r>
          </w:p>
        </w:tc>
        <w:tc>
          <w:tcPr>
            <w:tcW w:w="5198" w:type="dxa"/>
            <w:shd w:val="clear" w:color="auto" w:fill="auto"/>
          </w:tcPr>
          <w:p w14:paraId="223668A2" w14:textId="77777777" w:rsidR="00082E88" w:rsidRPr="001F200E" w:rsidRDefault="00082E88" w:rsidP="00AD7042">
            <w:pPr>
              <w:tabs>
                <w:tab w:val="left" w:pos="975"/>
              </w:tabs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1F200E">
              <w:rPr>
                <w:rFonts w:ascii="Times New Roman" w:hAnsi="Times New Roman" w:cs="Times New Roman"/>
                <w:color w:val="000000"/>
              </w:rPr>
              <w:t>for</w:t>
            </w:r>
            <w:proofErr w:type="spellEnd"/>
            <w:r w:rsidRPr="001F200E">
              <w:rPr>
                <w:rFonts w:ascii="Times New Roman" w:hAnsi="Times New Roman" w:cs="Times New Roman"/>
                <w:color w:val="000000"/>
              </w:rPr>
              <w:t xml:space="preserve"> 5′- CCTWCGATGGATAGGGGTT-3′</w:t>
            </w:r>
          </w:p>
        </w:tc>
        <w:tc>
          <w:tcPr>
            <w:tcW w:w="693" w:type="dxa"/>
            <w:shd w:val="clear" w:color="auto" w:fill="auto"/>
          </w:tcPr>
          <w:p w14:paraId="1C58D0DE" w14:textId="77777777" w:rsidR="00082E88" w:rsidRDefault="00082E88" w:rsidP="00AD704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31</w:t>
            </w:r>
          </w:p>
        </w:tc>
        <w:tc>
          <w:tcPr>
            <w:tcW w:w="1070" w:type="dxa"/>
            <w:shd w:val="clear" w:color="auto" w:fill="auto"/>
          </w:tcPr>
          <w:p w14:paraId="1651891A" w14:textId="77777777" w:rsidR="00082E88" w:rsidRDefault="00082E88" w:rsidP="00AD70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85</w:t>
            </w:r>
          </w:p>
        </w:tc>
        <w:tc>
          <w:tcPr>
            <w:tcW w:w="1070" w:type="dxa"/>
            <w:shd w:val="clear" w:color="auto" w:fill="auto"/>
          </w:tcPr>
          <w:p w14:paraId="5105639D" w14:textId="00F93AE7" w:rsidR="00082E88" w:rsidRPr="003C5F5C" w:rsidRDefault="00082E88" w:rsidP="003C5F5C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EbzwvQXV0aG9yPjxZZWFyPjIwMTQ8L1llYXI+PFJlY051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</w:fldData>
              </w:fldChar>
            </w:r>
            <w:r w:rsidR="003C5F5C"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 xml:space="preserve"> ADDIN EN.CITE </w:instrText>
            </w:r>
            <w:r w:rsidR="003C5F5C"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EbzwvQXV0aG9yPjxZZWFyPjIwMTQ8L1llYXI+PFJlY051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</w:fldData>
              </w:fldChar>
            </w:r>
            <w:r w:rsidR="003C5F5C"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 xml:space="preserve"> ADDIN EN.CITE.DATA </w:instrText>
            </w:r>
            <w:r w:rsidR="003C5F5C"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>
            <w:r w:rsidR="003C5F5C"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  <w:r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>
            <w:r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="003C5F5C" w:rsidRPr="003C5F5C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  <w:lang w:val="en-US"/>
              </w:rPr>
              <w:t>(1)</w:t>
            </w:r>
            <w:r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082E88" w14:paraId="32040BEC" w14:textId="77777777" w:rsidTr="00AD704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1" w:type="dxa"/>
            <w:shd w:val="clear" w:color="auto" w:fill="auto"/>
          </w:tcPr>
          <w:p w14:paraId="555DF6DC" w14:textId="77777777" w:rsidR="00082E88" w:rsidRPr="00BD0962" w:rsidRDefault="00082E88" w:rsidP="00AD7042">
            <w:pPr>
              <w:spacing w:line="360" w:lineRule="auto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Prevotella</w:t>
            </w:r>
            <w:proofErr w:type="spellEnd"/>
            <w:r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 xml:space="preserve"> group</w:t>
            </w:r>
          </w:p>
        </w:tc>
        <w:tc>
          <w:tcPr>
            <w:tcW w:w="5198" w:type="dxa"/>
            <w:shd w:val="clear" w:color="auto" w:fill="auto"/>
          </w:tcPr>
          <w:p w14:paraId="10D4409F" w14:textId="77777777" w:rsidR="00082E88" w:rsidRPr="001F200E" w:rsidRDefault="00082E88" w:rsidP="00AD704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1F200E">
              <w:rPr>
                <w:rFonts w:ascii="Times New Roman" w:hAnsi="Times New Roman" w:cs="Times New Roman"/>
                <w:color w:val="000000"/>
              </w:rPr>
              <w:t>rev</w:t>
            </w:r>
            <w:proofErr w:type="spellEnd"/>
            <w:r w:rsidRPr="001F200E">
              <w:rPr>
                <w:rFonts w:ascii="Times New Roman" w:hAnsi="Times New Roman" w:cs="Times New Roman"/>
                <w:color w:val="000000"/>
              </w:rPr>
              <w:t xml:space="preserve"> 5′- CACGCTACTTGGCTGGTTCAG-3′</w:t>
            </w:r>
          </w:p>
        </w:tc>
        <w:tc>
          <w:tcPr>
            <w:tcW w:w="693" w:type="dxa"/>
            <w:shd w:val="clear" w:color="auto" w:fill="auto"/>
          </w:tcPr>
          <w:p w14:paraId="39BFE06A" w14:textId="77777777" w:rsidR="00082E88" w:rsidRDefault="00082E88" w:rsidP="00AD704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70" w:type="dxa"/>
            <w:shd w:val="clear" w:color="auto" w:fill="auto"/>
          </w:tcPr>
          <w:p w14:paraId="11111562" w14:textId="77777777" w:rsidR="00082E88" w:rsidRDefault="00082E88" w:rsidP="00AD70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70" w:type="dxa"/>
            <w:shd w:val="clear" w:color="auto" w:fill="auto"/>
          </w:tcPr>
          <w:p w14:paraId="576E0008" w14:textId="77777777" w:rsidR="00082E88" w:rsidRPr="003C5F5C" w:rsidRDefault="00082E88" w:rsidP="00AD70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082E88" w14:paraId="61EA3532" w14:textId="77777777" w:rsidTr="00AD70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1" w:type="dxa"/>
            <w:shd w:val="clear" w:color="auto" w:fill="auto"/>
          </w:tcPr>
          <w:p w14:paraId="604A2E7B" w14:textId="77777777" w:rsidR="00082E88" w:rsidRPr="00BD0962" w:rsidRDefault="00082E88" w:rsidP="00AD7042">
            <w:pPr>
              <w:spacing w:line="360" w:lineRule="auto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BD0962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Clos</w:t>
            </w:r>
            <w:r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 xml:space="preserve">tridium </w:t>
            </w:r>
          </w:p>
        </w:tc>
        <w:tc>
          <w:tcPr>
            <w:tcW w:w="5198" w:type="dxa"/>
            <w:shd w:val="clear" w:color="auto" w:fill="auto"/>
          </w:tcPr>
          <w:p w14:paraId="18E6050B" w14:textId="77777777" w:rsidR="00082E88" w:rsidRPr="001F200E" w:rsidRDefault="00082E88" w:rsidP="00AD7042">
            <w:pPr>
              <w:tabs>
                <w:tab w:val="left" w:pos="1155"/>
              </w:tabs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1F200E">
              <w:rPr>
                <w:rFonts w:ascii="Times New Roman" w:hAnsi="Times New Roman" w:cs="Times New Roman"/>
                <w:color w:val="000000"/>
              </w:rPr>
              <w:t>for</w:t>
            </w:r>
            <w:proofErr w:type="spellEnd"/>
            <w:r w:rsidRPr="001F200E">
              <w:rPr>
                <w:rFonts w:ascii="Times New Roman" w:hAnsi="Times New Roman" w:cs="Times New Roman"/>
                <w:color w:val="000000"/>
              </w:rPr>
              <w:t xml:space="preserve"> 5′-GCTTCTTAGTCARGTACCG-3′</w:t>
            </w:r>
          </w:p>
        </w:tc>
        <w:tc>
          <w:tcPr>
            <w:tcW w:w="693" w:type="dxa"/>
            <w:shd w:val="clear" w:color="auto" w:fill="auto"/>
          </w:tcPr>
          <w:p w14:paraId="4B5C411A" w14:textId="77777777" w:rsidR="00082E88" w:rsidRDefault="00082E88" w:rsidP="00AD704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39</w:t>
            </w:r>
          </w:p>
        </w:tc>
        <w:tc>
          <w:tcPr>
            <w:tcW w:w="1070" w:type="dxa"/>
            <w:shd w:val="clear" w:color="auto" w:fill="auto"/>
          </w:tcPr>
          <w:p w14:paraId="2D3A4E93" w14:textId="77777777" w:rsidR="00082E88" w:rsidRDefault="00082E88" w:rsidP="00AD70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81</w:t>
            </w:r>
          </w:p>
        </w:tc>
        <w:tc>
          <w:tcPr>
            <w:tcW w:w="1070" w:type="dxa"/>
            <w:shd w:val="clear" w:color="auto" w:fill="auto"/>
          </w:tcPr>
          <w:p w14:paraId="30E525DC" w14:textId="6CC8D513" w:rsidR="00082E88" w:rsidRPr="003C5F5C" w:rsidRDefault="00082E88" w:rsidP="003C5F5C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Mb3VpZTwvQXV0aG9yPjxZZWFyPjIwMTI8L1llYXI+PFJl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</w:fldData>
              </w:fldChar>
            </w:r>
            <w:r w:rsidR="003C5F5C"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 xml:space="preserve"> ADDIN EN.CITE </w:instrText>
            </w:r>
            <w:r w:rsidR="003C5F5C"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Mb3VpZTwvQXV0aG9yPjxZZWFyPjIwMTI8L1llYXI+PFJl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</w:fldData>
              </w:fldChar>
            </w:r>
            <w:r w:rsidR="003C5F5C"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 xml:space="preserve"> ADDIN EN.CITE.DATA </w:instrText>
            </w:r>
            <w:r w:rsidR="003C5F5C"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>
            <w:r w:rsidR="003C5F5C"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  <w:r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>
            <w:r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="003C5F5C" w:rsidRPr="003C5F5C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  <w:lang w:val="en-US"/>
              </w:rPr>
              <w:t>(2)</w:t>
            </w:r>
            <w:r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082E88" w14:paraId="1F952156" w14:textId="77777777" w:rsidTr="00AD704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1" w:type="dxa"/>
            <w:shd w:val="clear" w:color="auto" w:fill="auto"/>
          </w:tcPr>
          <w:p w14:paraId="7107BBEB" w14:textId="77777777" w:rsidR="00082E88" w:rsidRPr="00BD0962" w:rsidRDefault="00082E88" w:rsidP="00AD7042">
            <w:pPr>
              <w:spacing w:line="360" w:lineRule="auto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coccoides</w:t>
            </w:r>
            <w:proofErr w:type="spellEnd"/>
            <w:r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 xml:space="preserve"> group</w:t>
            </w:r>
          </w:p>
        </w:tc>
        <w:tc>
          <w:tcPr>
            <w:tcW w:w="5198" w:type="dxa"/>
            <w:shd w:val="clear" w:color="auto" w:fill="auto"/>
          </w:tcPr>
          <w:p w14:paraId="50C110C5" w14:textId="77777777" w:rsidR="00082E88" w:rsidRPr="001F200E" w:rsidRDefault="00082E88" w:rsidP="00AD704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1F200E">
              <w:rPr>
                <w:rFonts w:ascii="Times New Roman" w:hAnsi="Times New Roman" w:cs="Times New Roman"/>
                <w:color w:val="000000"/>
              </w:rPr>
              <w:t>rev</w:t>
            </w:r>
            <w:proofErr w:type="spellEnd"/>
            <w:r w:rsidRPr="001F200E">
              <w:rPr>
                <w:rFonts w:ascii="Times New Roman" w:hAnsi="Times New Roman" w:cs="Times New Roman"/>
                <w:color w:val="000000"/>
              </w:rPr>
              <w:t xml:space="preserve"> 5′- ACTCCTACGGGAGGCAGC-3′</w:t>
            </w:r>
          </w:p>
        </w:tc>
        <w:tc>
          <w:tcPr>
            <w:tcW w:w="693" w:type="dxa"/>
            <w:shd w:val="clear" w:color="auto" w:fill="auto"/>
          </w:tcPr>
          <w:p w14:paraId="19AD2CB6" w14:textId="77777777" w:rsidR="00082E88" w:rsidRDefault="00082E88" w:rsidP="00AD704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70" w:type="dxa"/>
            <w:shd w:val="clear" w:color="auto" w:fill="auto"/>
          </w:tcPr>
          <w:p w14:paraId="2398FF1C" w14:textId="77777777" w:rsidR="00082E88" w:rsidRDefault="00082E88" w:rsidP="00AD70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70" w:type="dxa"/>
            <w:shd w:val="clear" w:color="auto" w:fill="auto"/>
          </w:tcPr>
          <w:p w14:paraId="3F7FA977" w14:textId="77777777" w:rsidR="00082E88" w:rsidRPr="003C5F5C" w:rsidRDefault="00082E88" w:rsidP="00AD70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082E88" w14:paraId="40637958" w14:textId="77777777" w:rsidTr="00AD70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1" w:type="dxa"/>
            <w:shd w:val="clear" w:color="auto" w:fill="auto"/>
          </w:tcPr>
          <w:p w14:paraId="372C9152" w14:textId="77777777" w:rsidR="00082E88" w:rsidRPr="00BD0962" w:rsidRDefault="00082E88" w:rsidP="00AD7042">
            <w:pPr>
              <w:spacing w:line="360" w:lineRule="auto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BD0962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Clos</w:t>
            </w:r>
            <w:r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 xml:space="preserve">tridium </w:t>
            </w:r>
            <w:proofErr w:type="spellStart"/>
            <w:r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leptum</w:t>
            </w:r>
            <w:proofErr w:type="spellEnd"/>
            <w:r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5198" w:type="dxa"/>
            <w:shd w:val="clear" w:color="auto" w:fill="auto"/>
          </w:tcPr>
          <w:p w14:paraId="43CFCFA7" w14:textId="77777777" w:rsidR="00082E88" w:rsidRPr="001F200E" w:rsidRDefault="00082E88" w:rsidP="00AD704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1F200E">
              <w:rPr>
                <w:rFonts w:ascii="Times New Roman" w:hAnsi="Times New Roman" w:cs="Times New Roman"/>
                <w:color w:val="000000"/>
              </w:rPr>
              <w:t>for</w:t>
            </w:r>
            <w:proofErr w:type="spellEnd"/>
            <w:r w:rsidRPr="001F200E">
              <w:rPr>
                <w:rFonts w:ascii="Times New Roman" w:hAnsi="Times New Roman" w:cs="Times New Roman"/>
                <w:color w:val="000000"/>
              </w:rPr>
              <w:t xml:space="preserve"> 5′-GAATTAAACCACATACTCCACTGCTT-3′</w:t>
            </w:r>
          </w:p>
        </w:tc>
        <w:tc>
          <w:tcPr>
            <w:tcW w:w="693" w:type="dxa"/>
            <w:shd w:val="clear" w:color="auto" w:fill="auto"/>
          </w:tcPr>
          <w:p w14:paraId="165E23D8" w14:textId="77777777" w:rsidR="00082E88" w:rsidRDefault="00082E88" w:rsidP="00AD704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16</w:t>
            </w:r>
          </w:p>
        </w:tc>
        <w:tc>
          <w:tcPr>
            <w:tcW w:w="1070" w:type="dxa"/>
            <w:shd w:val="clear" w:color="auto" w:fill="auto"/>
          </w:tcPr>
          <w:p w14:paraId="3491D7B5" w14:textId="77777777" w:rsidR="00082E88" w:rsidRDefault="00082E88" w:rsidP="00AD70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83</w:t>
            </w:r>
          </w:p>
        </w:tc>
        <w:tc>
          <w:tcPr>
            <w:tcW w:w="1070" w:type="dxa"/>
            <w:shd w:val="clear" w:color="auto" w:fill="auto"/>
          </w:tcPr>
          <w:p w14:paraId="5A0D041C" w14:textId="426D3886" w:rsidR="00082E88" w:rsidRPr="003C5F5C" w:rsidRDefault="00082E88" w:rsidP="003C5F5C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EbzwvQXV0aG9yPjxZZWFyPjIwMTQ8L1llYXI+PFJlY051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</w:fldData>
              </w:fldChar>
            </w:r>
            <w:r w:rsidR="003C5F5C"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 xml:space="preserve"> ADDIN EN.CITE </w:instrText>
            </w:r>
            <w:r w:rsidR="003C5F5C"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EbzwvQXV0aG9yPjxZZWFyPjIwMTQ8L1llYXI+PFJlY051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</w:fldData>
              </w:fldChar>
            </w:r>
            <w:r w:rsidR="003C5F5C"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 xml:space="preserve"> ADDIN EN.CITE.DATA </w:instrText>
            </w:r>
            <w:r w:rsidR="003C5F5C"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>
            <w:r w:rsidR="003C5F5C"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  <w:r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>
            <w:r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="003C5F5C" w:rsidRPr="003C5F5C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  <w:lang w:val="en-US"/>
              </w:rPr>
              <w:t>(1)</w:t>
            </w:r>
            <w:r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082E88" w14:paraId="68E52ACA" w14:textId="77777777" w:rsidTr="00AD704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1" w:type="dxa"/>
            <w:shd w:val="clear" w:color="auto" w:fill="auto"/>
          </w:tcPr>
          <w:p w14:paraId="4332F046" w14:textId="77777777" w:rsidR="00082E88" w:rsidRPr="00BD0962" w:rsidRDefault="00082E88" w:rsidP="00AD7042">
            <w:pPr>
              <w:spacing w:line="360" w:lineRule="auto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group</w:t>
            </w:r>
          </w:p>
        </w:tc>
        <w:tc>
          <w:tcPr>
            <w:tcW w:w="5198" w:type="dxa"/>
            <w:shd w:val="clear" w:color="auto" w:fill="auto"/>
          </w:tcPr>
          <w:p w14:paraId="143875F7" w14:textId="77777777" w:rsidR="00082E88" w:rsidRPr="001F200E" w:rsidRDefault="00082E88" w:rsidP="00AD704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1F200E">
              <w:rPr>
                <w:rFonts w:ascii="Times New Roman" w:hAnsi="Times New Roman" w:cs="Times New Roman"/>
                <w:color w:val="000000"/>
              </w:rPr>
              <w:t>rev</w:t>
            </w:r>
            <w:proofErr w:type="spellEnd"/>
            <w:r w:rsidRPr="001F200E">
              <w:rPr>
                <w:rFonts w:ascii="Times New Roman" w:hAnsi="Times New Roman" w:cs="Times New Roman"/>
                <w:color w:val="000000"/>
              </w:rPr>
              <w:t xml:space="preserve"> 5′- CCTTCCGTGCCGSAGTTA-3′</w:t>
            </w:r>
          </w:p>
        </w:tc>
        <w:tc>
          <w:tcPr>
            <w:tcW w:w="693" w:type="dxa"/>
            <w:shd w:val="clear" w:color="auto" w:fill="auto"/>
          </w:tcPr>
          <w:p w14:paraId="5512319D" w14:textId="77777777" w:rsidR="00082E88" w:rsidRDefault="00082E88" w:rsidP="00AD704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70" w:type="dxa"/>
            <w:shd w:val="clear" w:color="auto" w:fill="auto"/>
          </w:tcPr>
          <w:p w14:paraId="3606264F" w14:textId="77777777" w:rsidR="00082E88" w:rsidRDefault="00082E88" w:rsidP="00AD70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70" w:type="dxa"/>
            <w:shd w:val="clear" w:color="auto" w:fill="auto"/>
          </w:tcPr>
          <w:p w14:paraId="24F8691C" w14:textId="77777777" w:rsidR="00082E88" w:rsidRPr="003C5F5C" w:rsidRDefault="00082E88" w:rsidP="00AD70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082E88" w14:paraId="14DBF4B9" w14:textId="77777777" w:rsidTr="00AD70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1" w:type="dxa"/>
            <w:shd w:val="clear" w:color="auto" w:fill="auto"/>
          </w:tcPr>
          <w:p w14:paraId="3AA77C7F" w14:textId="77777777" w:rsidR="00082E88" w:rsidRPr="00BD0962" w:rsidRDefault="00082E88" w:rsidP="00AD7042">
            <w:pPr>
              <w:spacing w:line="360" w:lineRule="auto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proofErr w:type="spellStart"/>
            <w:r w:rsidRPr="00BD0962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Entero</w:t>
            </w:r>
            <w:r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bacteriaceae</w:t>
            </w:r>
            <w:proofErr w:type="spellEnd"/>
          </w:p>
        </w:tc>
        <w:tc>
          <w:tcPr>
            <w:tcW w:w="5198" w:type="dxa"/>
            <w:shd w:val="clear" w:color="auto" w:fill="auto"/>
          </w:tcPr>
          <w:p w14:paraId="465FEA4E" w14:textId="77777777" w:rsidR="00082E88" w:rsidRPr="001F200E" w:rsidRDefault="00082E88" w:rsidP="00AD704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1F200E">
              <w:rPr>
                <w:rFonts w:ascii="Times New Roman" w:hAnsi="Times New Roman" w:cs="Times New Roman"/>
                <w:color w:val="000000"/>
              </w:rPr>
              <w:t>for</w:t>
            </w:r>
            <w:proofErr w:type="spellEnd"/>
            <w:r w:rsidRPr="001F200E">
              <w:rPr>
                <w:rFonts w:ascii="Times New Roman" w:hAnsi="Times New Roman" w:cs="Times New Roman"/>
                <w:color w:val="000000"/>
              </w:rPr>
              <w:t xml:space="preserve"> 5′-CATTGACGTTACCCGCAGAAGAAGC-3′</w:t>
            </w:r>
          </w:p>
        </w:tc>
        <w:tc>
          <w:tcPr>
            <w:tcW w:w="693" w:type="dxa"/>
            <w:shd w:val="clear" w:color="auto" w:fill="auto"/>
          </w:tcPr>
          <w:p w14:paraId="68AC87D4" w14:textId="77777777" w:rsidR="00082E88" w:rsidRDefault="00082E88" w:rsidP="00AD704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90</w:t>
            </w:r>
          </w:p>
        </w:tc>
        <w:tc>
          <w:tcPr>
            <w:tcW w:w="1070" w:type="dxa"/>
            <w:shd w:val="clear" w:color="auto" w:fill="auto"/>
          </w:tcPr>
          <w:p w14:paraId="3DE3B385" w14:textId="77777777" w:rsidR="00082E88" w:rsidRDefault="00082E88" w:rsidP="00AD70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75</w:t>
            </w:r>
          </w:p>
        </w:tc>
        <w:tc>
          <w:tcPr>
            <w:tcW w:w="1070" w:type="dxa"/>
            <w:shd w:val="clear" w:color="auto" w:fill="auto"/>
          </w:tcPr>
          <w:p w14:paraId="636AD78C" w14:textId="2CF16B8E" w:rsidR="00082E88" w:rsidRPr="003C5F5C" w:rsidRDefault="00082E88" w:rsidP="003C5F5C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CYXJ0b3NjaDwvQXV0aG9yPjxZZWFyPjIwMDQ8L1llYXI+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</w:fldData>
              </w:fldChar>
            </w:r>
            <w:r w:rsidR="003C5F5C"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 xml:space="preserve"> ADDIN EN.CITE </w:instrText>
            </w:r>
            <w:r w:rsidR="003C5F5C"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CYXJ0b3NjaDwvQXV0aG9yPjxZZWFyPjIwMDQ8L1llYXI+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</w:fldData>
              </w:fldChar>
            </w:r>
            <w:r w:rsidR="003C5F5C"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 xml:space="preserve"> ADDIN EN.CITE.DATA </w:instrText>
            </w:r>
            <w:r w:rsidR="003C5F5C"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>
            <w:r w:rsidR="003C5F5C"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  <w:r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>
            <w:r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="003C5F5C" w:rsidRPr="003C5F5C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  <w:lang w:val="en-US"/>
              </w:rPr>
              <w:t>(3)</w:t>
            </w:r>
            <w:r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082E88" w14:paraId="4A7C2B26" w14:textId="77777777" w:rsidTr="00AD7042">
        <w:trPr>
          <w:trHeight w:val="29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1" w:type="dxa"/>
            <w:shd w:val="clear" w:color="auto" w:fill="auto"/>
          </w:tcPr>
          <w:p w14:paraId="55480F09" w14:textId="77777777" w:rsidR="00082E88" w:rsidRPr="00BD0962" w:rsidRDefault="00082E88" w:rsidP="00AD7042">
            <w:pPr>
              <w:spacing w:line="360" w:lineRule="auto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</w:p>
        </w:tc>
        <w:tc>
          <w:tcPr>
            <w:tcW w:w="5198" w:type="dxa"/>
            <w:shd w:val="clear" w:color="auto" w:fill="auto"/>
          </w:tcPr>
          <w:p w14:paraId="48759E17" w14:textId="77777777" w:rsidR="00082E88" w:rsidRPr="001F200E" w:rsidRDefault="00082E88" w:rsidP="00AD704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1F200E">
              <w:rPr>
                <w:rFonts w:ascii="Times New Roman" w:hAnsi="Times New Roman" w:cs="Times New Roman"/>
                <w:color w:val="000000"/>
              </w:rPr>
              <w:t>rev</w:t>
            </w:r>
            <w:proofErr w:type="spellEnd"/>
            <w:r w:rsidRPr="001F200E">
              <w:rPr>
                <w:rFonts w:ascii="Times New Roman" w:hAnsi="Times New Roman" w:cs="Times New Roman"/>
                <w:color w:val="000000"/>
              </w:rPr>
              <w:t xml:space="preserve"> 5′- CTCTACGAGACTCAAGCTTGC-3′</w:t>
            </w:r>
          </w:p>
        </w:tc>
        <w:tc>
          <w:tcPr>
            <w:tcW w:w="693" w:type="dxa"/>
            <w:shd w:val="clear" w:color="auto" w:fill="auto"/>
          </w:tcPr>
          <w:p w14:paraId="633EBFAE" w14:textId="77777777" w:rsidR="00082E88" w:rsidRDefault="00082E88" w:rsidP="00AD704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70" w:type="dxa"/>
            <w:shd w:val="clear" w:color="auto" w:fill="auto"/>
          </w:tcPr>
          <w:p w14:paraId="794C628E" w14:textId="77777777" w:rsidR="00082E88" w:rsidRDefault="00082E88" w:rsidP="00AD70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70" w:type="dxa"/>
            <w:shd w:val="clear" w:color="auto" w:fill="auto"/>
          </w:tcPr>
          <w:p w14:paraId="026DD475" w14:textId="77777777" w:rsidR="00082E88" w:rsidRPr="003C5F5C" w:rsidRDefault="00082E88" w:rsidP="00AD70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082E88" w14:paraId="5FF83CFD" w14:textId="77777777" w:rsidTr="00AD70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1" w:type="dxa"/>
            <w:shd w:val="clear" w:color="auto" w:fill="auto"/>
          </w:tcPr>
          <w:p w14:paraId="189035D0" w14:textId="77777777" w:rsidR="00082E88" w:rsidRPr="00BD0962" w:rsidRDefault="00082E88" w:rsidP="00AD7042">
            <w:pPr>
              <w:spacing w:line="360" w:lineRule="auto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BD0962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Lacto</w:t>
            </w:r>
            <w:r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bacillus</w:t>
            </w:r>
          </w:p>
        </w:tc>
        <w:tc>
          <w:tcPr>
            <w:tcW w:w="5198" w:type="dxa"/>
            <w:shd w:val="clear" w:color="auto" w:fill="auto"/>
          </w:tcPr>
          <w:p w14:paraId="6F6D3158" w14:textId="77777777" w:rsidR="00082E88" w:rsidRPr="001F200E" w:rsidRDefault="00082E88" w:rsidP="00AD704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1F200E">
              <w:rPr>
                <w:rFonts w:ascii="Times New Roman" w:hAnsi="Times New Roman" w:cs="Times New Roman"/>
                <w:color w:val="000000"/>
              </w:rPr>
              <w:t>for</w:t>
            </w:r>
            <w:proofErr w:type="spellEnd"/>
            <w:r w:rsidRPr="001F200E">
              <w:rPr>
                <w:rFonts w:ascii="Times New Roman" w:hAnsi="Times New Roman" w:cs="Times New Roman"/>
                <w:color w:val="000000"/>
              </w:rPr>
              <w:t xml:space="preserve"> 5′-TCCTACGGGAGGCAGCAGT-3′</w:t>
            </w:r>
          </w:p>
        </w:tc>
        <w:tc>
          <w:tcPr>
            <w:tcW w:w="693" w:type="dxa"/>
            <w:shd w:val="clear" w:color="auto" w:fill="auto"/>
          </w:tcPr>
          <w:p w14:paraId="4B0AF36E" w14:textId="77777777" w:rsidR="00082E88" w:rsidRDefault="00082E88" w:rsidP="00AD704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2</w:t>
            </w:r>
          </w:p>
        </w:tc>
        <w:tc>
          <w:tcPr>
            <w:tcW w:w="1070" w:type="dxa"/>
            <w:shd w:val="clear" w:color="auto" w:fill="auto"/>
          </w:tcPr>
          <w:p w14:paraId="7E29A38A" w14:textId="77777777" w:rsidR="00082E88" w:rsidRDefault="00082E88" w:rsidP="00AD70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83</w:t>
            </w:r>
          </w:p>
        </w:tc>
        <w:tc>
          <w:tcPr>
            <w:tcW w:w="1070" w:type="dxa"/>
            <w:shd w:val="clear" w:color="auto" w:fill="auto"/>
          </w:tcPr>
          <w:p w14:paraId="1E73EA82" w14:textId="3B656FFE" w:rsidR="00082E88" w:rsidRPr="003C5F5C" w:rsidRDefault="00082E88" w:rsidP="003C5F5C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IYWxsYW08L0F1dGhvcj48WWVhcj4yMDE0PC9ZZWFyPjxS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</w:fldData>
              </w:fldChar>
            </w:r>
            <w:r w:rsidR="003C5F5C"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 xml:space="preserve"> ADDIN EN.CITE </w:instrText>
            </w:r>
            <w:r w:rsidR="003C5F5C"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IYWxsYW08L0F1dGhvcj48WWVhcj4yMDE0PC9ZZWFyPjxS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</w:fldData>
              </w:fldChar>
            </w:r>
            <w:r w:rsidR="003C5F5C"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 xml:space="preserve"> ADDIN EN.CITE.DATA </w:instrText>
            </w:r>
            <w:r w:rsidR="003C5F5C"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>
            <w:r w:rsidR="003C5F5C"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  <w:r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>
            <w:r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="003C5F5C" w:rsidRPr="003C5F5C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  <w:lang w:val="en-US"/>
              </w:rPr>
              <w:t>(4)</w:t>
            </w:r>
            <w:r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082E88" w:rsidRPr="00127872" w14:paraId="49712328" w14:textId="77777777" w:rsidTr="00AD704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1" w:type="dxa"/>
            <w:shd w:val="clear" w:color="auto" w:fill="auto"/>
          </w:tcPr>
          <w:p w14:paraId="5148A5DA" w14:textId="77777777" w:rsidR="00082E88" w:rsidRPr="00BD0962" w:rsidRDefault="00082E88" w:rsidP="00AD7042">
            <w:pPr>
              <w:spacing w:line="360" w:lineRule="auto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</w:p>
        </w:tc>
        <w:tc>
          <w:tcPr>
            <w:tcW w:w="5198" w:type="dxa"/>
            <w:shd w:val="clear" w:color="auto" w:fill="auto"/>
          </w:tcPr>
          <w:p w14:paraId="6B0F8445" w14:textId="77777777" w:rsidR="00082E88" w:rsidRPr="001F200E" w:rsidRDefault="00082E88" w:rsidP="00AD704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EC6EAB">
              <w:rPr>
                <w:rFonts w:ascii="Times New Roman" w:hAnsi="Times New Roman" w:cs="Times New Roman"/>
                <w:color w:val="000000"/>
                <w:lang w:val="en-US"/>
              </w:rPr>
              <w:t xml:space="preserve">rev 5′- </w:t>
            </w:r>
            <w:r w:rsidRPr="001F200E">
              <w:rPr>
                <w:rFonts w:ascii="Times New Roman" w:hAnsi="Times New Roman" w:cs="Times New Roman"/>
                <w:color w:val="000000"/>
                <w:lang w:val="en-US"/>
              </w:rPr>
              <w:t>TGG AAG ATT CCC TAC TGC</w:t>
            </w:r>
            <w:r w:rsidRPr="00EC6EAB">
              <w:rPr>
                <w:rFonts w:ascii="Times New Roman" w:hAnsi="Times New Roman" w:cs="Times New Roman"/>
                <w:color w:val="000000"/>
                <w:lang w:val="en-US"/>
              </w:rPr>
              <w:t>-3′</w:t>
            </w:r>
          </w:p>
        </w:tc>
        <w:tc>
          <w:tcPr>
            <w:tcW w:w="693" w:type="dxa"/>
            <w:shd w:val="clear" w:color="auto" w:fill="auto"/>
          </w:tcPr>
          <w:p w14:paraId="4D52305E" w14:textId="77777777" w:rsidR="00082E88" w:rsidRDefault="00082E88" w:rsidP="00AD704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70" w:type="dxa"/>
            <w:shd w:val="clear" w:color="auto" w:fill="auto"/>
          </w:tcPr>
          <w:p w14:paraId="6516762A" w14:textId="77777777" w:rsidR="00082E88" w:rsidRDefault="00082E88" w:rsidP="00AD70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70" w:type="dxa"/>
            <w:shd w:val="clear" w:color="auto" w:fill="auto"/>
          </w:tcPr>
          <w:p w14:paraId="29C0184E" w14:textId="77777777" w:rsidR="00082E88" w:rsidRPr="003C5F5C" w:rsidRDefault="00082E88" w:rsidP="00AD70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082E88" w14:paraId="0F794EB3" w14:textId="77777777" w:rsidTr="00AD70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1" w:type="dxa"/>
            <w:shd w:val="clear" w:color="auto" w:fill="auto"/>
          </w:tcPr>
          <w:p w14:paraId="145E7F90" w14:textId="77777777" w:rsidR="00082E88" w:rsidRPr="00BD0962" w:rsidRDefault="00082E88" w:rsidP="00AD7042">
            <w:pPr>
              <w:spacing w:line="360" w:lineRule="auto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Total b</w:t>
            </w:r>
            <w:r w:rsidRPr="00BD0962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ac</w:t>
            </w:r>
            <w:r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teria</w:t>
            </w:r>
          </w:p>
        </w:tc>
        <w:tc>
          <w:tcPr>
            <w:tcW w:w="5198" w:type="dxa"/>
            <w:shd w:val="clear" w:color="auto" w:fill="auto"/>
          </w:tcPr>
          <w:p w14:paraId="08507C7A" w14:textId="77777777" w:rsidR="00082E88" w:rsidRPr="001F200E" w:rsidRDefault="00082E88" w:rsidP="00AD704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1F200E">
              <w:rPr>
                <w:rFonts w:ascii="Times New Roman" w:hAnsi="Times New Roman" w:cs="Times New Roman"/>
                <w:color w:val="000000"/>
              </w:rPr>
              <w:t>for</w:t>
            </w:r>
            <w:proofErr w:type="spellEnd"/>
            <w:r w:rsidRPr="001F200E">
              <w:rPr>
                <w:rFonts w:ascii="Times New Roman" w:hAnsi="Times New Roman" w:cs="Times New Roman"/>
                <w:color w:val="000000"/>
              </w:rPr>
              <w:t xml:space="preserve"> 5′- ACTCCTACGGGAGGCAG -3′</w:t>
            </w:r>
          </w:p>
        </w:tc>
        <w:tc>
          <w:tcPr>
            <w:tcW w:w="693" w:type="dxa"/>
            <w:shd w:val="clear" w:color="auto" w:fill="auto"/>
          </w:tcPr>
          <w:p w14:paraId="12C3FA89" w14:textId="77777777" w:rsidR="00082E88" w:rsidRDefault="00082E88" w:rsidP="00AD704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99</w:t>
            </w:r>
          </w:p>
        </w:tc>
        <w:tc>
          <w:tcPr>
            <w:tcW w:w="1070" w:type="dxa"/>
            <w:shd w:val="clear" w:color="auto" w:fill="auto"/>
          </w:tcPr>
          <w:p w14:paraId="036F25AD" w14:textId="77777777" w:rsidR="00082E88" w:rsidRDefault="00082E88" w:rsidP="00AD70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85</w:t>
            </w:r>
          </w:p>
        </w:tc>
        <w:tc>
          <w:tcPr>
            <w:tcW w:w="1070" w:type="dxa"/>
            <w:shd w:val="clear" w:color="auto" w:fill="auto"/>
          </w:tcPr>
          <w:p w14:paraId="5A051166" w14:textId="0B1782CF" w:rsidR="00082E88" w:rsidRPr="003C5F5C" w:rsidRDefault="00082E88" w:rsidP="003C5F5C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/>
            </w:r>
            <w:r w:rsidR="003C5F5C"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 xml:space="preserve"> ADDIN EN.CITE &lt;EndNote&gt;&lt;Cite&gt;&lt;Author&gt;Anitha&lt;/Author&gt;&lt;Year&gt;2016&lt;/Year&gt;&lt;RecNum&gt;162&lt;/RecNum&gt;&lt;DisplayText&gt;&lt;style face="superscript"&gt;(5)&lt;/style&gt;&lt;/DisplayText&gt;&lt;record&gt;&lt;rec-number&gt;162&lt;/rec-number&gt;&lt;foreign-keys&gt;&lt;key app="EN" db-id="savpsftdlt92vze0ewbpzrr7spx025wfse5f" timestamp="1485332815"&gt;162&lt;/key&gt;&lt;/foreign-keys&gt;&lt;ref-type name="Journal Article"&gt;17&lt;/ref-type&gt;&lt;contributors&gt;&lt;authors&gt;&lt;author&gt;Anitha, M.&lt;/author&gt;&lt;author&gt;Reichardt, F.&lt;/author&gt;&lt;author&gt;Tabatabavakili, S.&lt;/author&gt;&lt;author&gt;Nezami, B. G.&lt;/author&gt;&lt;author&gt;Chassaing, B.&lt;/author&gt;&lt;author&gt;Mwangi, S.&lt;/author&gt;&lt;author&gt;Vijay-Kumar, M.&lt;/author&gt;&lt;author&gt;Gewirtz, A.&lt;/author&gt;&lt;author&gt;Srinivasan, S.&lt;/author&gt;&lt;/authors&gt;&lt;/contributors&gt;&lt;auth-address&gt;Department of Digestive Diseases, Emory University School of Medicine, Atlanta &amp;amp; Atlanta VA Medical Center, Decatur, GA, USA.&amp;#xD;Center for Inflammation, Immunity &amp;amp; Infection, Institute for Biomedical Medical Sciences, Georgia State University, GA, USA.&lt;/auth-address&gt;&lt;titles&gt;&lt;title&gt;Intestinal dysbiosis contributes to the delayed gastrointestinal transit in high-fat diet fed mice&lt;/title&gt;&lt;secondary-title&gt;Cell Mol Gastroenterol Hepatol&lt;/secondary-title&gt;&lt;alt-title&gt;Cellular and molecular gastroenterology and hepatology&lt;/alt-title&gt;&lt;/titles&gt;&lt;periodical&gt;&lt;full-title&gt;Cell Mol Gastroenterol Hepatol&lt;/full-title&gt;&lt;abbr-1&gt;Cellular and molecular gastroenterology and hepatology&lt;/abbr-1&gt;&lt;/periodical&gt;&lt;alt-periodical&gt;&lt;full-title&gt;Cell Mol Gastroenterol Hepatol&lt;/full-title&gt;&lt;abbr-1&gt;Cellular and molecular gastroenterology and hepatology&lt;/abbr-1&gt;&lt;/alt-periodical&gt;&lt;pages&gt;328-339&lt;/pages&gt;&lt;volume&gt;2&lt;/volume&gt;&lt;number&gt;3&lt;/number&gt;&lt;dates&gt;&lt;year&gt;2016&lt;/year&gt;&lt;pub-dates&gt;&lt;date&gt;May&lt;/date&gt;&lt;/pub-dates&gt;&lt;/dates&gt;&lt;isbn&gt;2352-345X (Linking)&lt;/isbn&gt;&lt;accession-num&gt;27446985&lt;/accession-num&gt;&lt;urls&gt;&lt;related-urls&gt;&lt;url&gt;http://www.ncbi.nlm.nih.gov/pubmed/27446985&lt;/url&gt;&lt;url&gt;https://www.ncbi.nlm.nih.gov/pmc/articles/PMC4945127/pdf/nihms-750650.pdf&lt;/url&gt;&lt;/related-urls&gt;&lt;/urls&gt;&lt;custom2&gt;4945127&lt;/custom2&gt;&lt;electronic-resource-num&gt;10.1016/j.jcmgh.2015.12.008&lt;/electronic-resource-num&gt;&lt;/record&gt;&lt;/Cite&gt;&lt;/EndNote&gt;</w:instrText>
            </w:r>
            <w:r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="003C5F5C" w:rsidRPr="003C5F5C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  <w:lang w:val="en-US"/>
              </w:rPr>
              <w:t>(5)</w:t>
            </w:r>
            <w:r w:rsidRPr="003C5F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082E88" w14:paraId="0C42E324" w14:textId="77777777" w:rsidTr="00AD704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1" w:type="dxa"/>
          </w:tcPr>
          <w:p w14:paraId="3BCCD7EF" w14:textId="77777777" w:rsidR="00082E88" w:rsidRDefault="00082E88" w:rsidP="00AD7042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5198" w:type="dxa"/>
          </w:tcPr>
          <w:p w14:paraId="3C84BA6D" w14:textId="77777777" w:rsidR="00082E88" w:rsidRPr="001F200E" w:rsidRDefault="00082E88" w:rsidP="00AD704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1F200E">
              <w:rPr>
                <w:rFonts w:ascii="Times New Roman" w:hAnsi="Times New Roman" w:cs="Times New Roman"/>
                <w:color w:val="000000"/>
              </w:rPr>
              <w:t>rev</w:t>
            </w:r>
            <w:proofErr w:type="spellEnd"/>
            <w:r w:rsidRPr="001F200E">
              <w:rPr>
                <w:rFonts w:ascii="Times New Roman" w:hAnsi="Times New Roman" w:cs="Times New Roman"/>
                <w:color w:val="000000"/>
              </w:rPr>
              <w:t xml:space="preserve"> 5′- GTATTACCGCGGCTGCTG -3′</w:t>
            </w:r>
          </w:p>
        </w:tc>
        <w:tc>
          <w:tcPr>
            <w:tcW w:w="693" w:type="dxa"/>
          </w:tcPr>
          <w:p w14:paraId="4AF0AFD4" w14:textId="77777777" w:rsidR="00082E88" w:rsidRDefault="00082E88" w:rsidP="00AD704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70" w:type="dxa"/>
          </w:tcPr>
          <w:p w14:paraId="0E9635C1" w14:textId="77777777" w:rsidR="00082E88" w:rsidRDefault="00082E88" w:rsidP="00AD704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70" w:type="dxa"/>
          </w:tcPr>
          <w:p w14:paraId="3398E982" w14:textId="77777777" w:rsidR="00082E88" w:rsidRDefault="00082E88" w:rsidP="00AD704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</w:tbl>
    <w:p w14:paraId="7D10976B" w14:textId="77777777" w:rsidR="00082E88" w:rsidRDefault="00082E88" w:rsidP="00082E88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008DDEAF" w14:textId="77777777" w:rsidR="00082E88" w:rsidRDefault="00082E88" w:rsidP="00082E88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5DA487F6" w14:textId="0583AD09" w:rsidR="00082E88" w:rsidRDefault="00634C41" w:rsidP="00082E88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363B16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Supplement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al</w:t>
      </w:r>
      <w:r w:rsidR="00082E88">
        <w:rPr>
          <w:rFonts w:ascii="Times New Roman" w:hAnsi="Times New Roman" w:cs="Times New Roman"/>
          <w:b/>
          <w:sz w:val="24"/>
          <w:szCs w:val="24"/>
          <w:lang w:val="en-US"/>
        </w:rPr>
        <w:t xml:space="preserve"> T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able</w:t>
      </w:r>
      <w:r w:rsidR="00082E88">
        <w:rPr>
          <w:rFonts w:ascii="Times New Roman" w:hAnsi="Times New Roman" w:cs="Times New Roman"/>
          <w:b/>
          <w:sz w:val="24"/>
          <w:szCs w:val="24"/>
          <w:lang w:val="en-US"/>
        </w:rPr>
        <w:t xml:space="preserve"> 2. </w:t>
      </w:r>
      <w:r w:rsidR="00082E88">
        <w:rPr>
          <w:rFonts w:ascii="Times New Roman" w:hAnsi="Times New Roman" w:cs="Times New Roman"/>
          <w:sz w:val="24"/>
          <w:szCs w:val="24"/>
          <w:lang w:val="en-US"/>
        </w:rPr>
        <w:t xml:space="preserve">Spearman correlation coefficients between the abundances of </w:t>
      </w:r>
      <w:r w:rsidR="00F12AF3">
        <w:rPr>
          <w:rFonts w:ascii="Times New Roman" w:hAnsi="Times New Roman" w:cs="Times New Roman"/>
          <w:sz w:val="24"/>
          <w:szCs w:val="24"/>
          <w:lang w:val="en-US"/>
        </w:rPr>
        <w:t xml:space="preserve">specific </w:t>
      </w:r>
      <w:r w:rsidR="00082E88">
        <w:rPr>
          <w:rFonts w:ascii="Times New Roman" w:hAnsi="Times New Roman" w:cs="Times New Roman"/>
          <w:sz w:val="24"/>
          <w:szCs w:val="24"/>
          <w:lang w:val="en-US"/>
        </w:rPr>
        <w:t xml:space="preserve">fecal </w:t>
      </w:r>
      <w:r w:rsidR="00F12AF3">
        <w:rPr>
          <w:rFonts w:ascii="Times New Roman" w:hAnsi="Times New Roman" w:cs="Times New Roman"/>
          <w:sz w:val="24"/>
          <w:szCs w:val="24"/>
          <w:lang w:val="en-US"/>
        </w:rPr>
        <w:t>bacterial groups</w:t>
      </w:r>
      <w:r w:rsidR="00082E88">
        <w:rPr>
          <w:rFonts w:ascii="Times New Roman" w:hAnsi="Times New Roman" w:cs="Times New Roman"/>
          <w:sz w:val="24"/>
          <w:szCs w:val="24"/>
          <w:lang w:val="en-US"/>
        </w:rPr>
        <w:t>.</w:t>
      </w:r>
    </w:p>
    <w:tbl>
      <w:tblPr>
        <w:tblStyle w:val="HelleSchattierung"/>
        <w:tblW w:w="9191" w:type="dxa"/>
        <w:tblLook w:val="04A0" w:firstRow="1" w:lastRow="0" w:firstColumn="1" w:lastColumn="0" w:noHBand="0" w:noVBand="1"/>
      </w:tblPr>
      <w:tblGrid>
        <w:gridCol w:w="3628"/>
        <w:gridCol w:w="1132"/>
        <w:gridCol w:w="1130"/>
        <w:gridCol w:w="1133"/>
        <w:gridCol w:w="1127"/>
        <w:gridCol w:w="1041"/>
      </w:tblGrid>
      <w:tr w:rsidR="00082E88" w:rsidRPr="00ED2A54" w14:paraId="4D622469" w14:textId="77777777" w:rsidTr="00AD704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28" w:type="dxa"/>
            <w:shd w:val="clear" w:color="auto" w:fill="auto"/>
          </w:tcPr>
          <w:p w14:paraId="0C00BE8A" w14:textId="77777777" w:rsidR="00082E88" w:rsidRPr="00CD2505" w:rsidRDefault="00082E88" w:rsidP="00AD7042">
            <w:pPr>
              <w:spacing w:line="360" w:lineRule="auto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Item</w:t>
            </w:r>
          </w:p>
        </w:tc>
        <w:tc>
          <w:tcPr>
            <w:tcW w:w="1132" w:type="dxa"/>
            <w:shd w:val="clear" w:color="auto" w:fill="auto"/>
          </w:tcPr>
          <w:p w14:paraId="139A6EBB" w14:textId="77777777" w:rsidR="00082E88" w:rsidRPr="00CD2505" w:rsidRDefault="00082E88" w:rsidP="00AD7042">
            <w:pPr>
              <w:spacing w:line="360" w:lineRule="auto"/>
              <w:ind w:left="34" w:hanging="34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lang w:val="en-US"/>
              </w:rPr>
              <w:t>BacPrev</w:t>
            </w:r>
            <w:proofErr w:type="spellEnd"/>
          </w:p>
        </w:tc>
        <w:tc>
          <w:tcPr>
            <w:tcW w:w="1130" w:type="dxa"/>
            <w:shd w:val="clear" w:color="auto" w:fill="auto"/>
          </w:tcPr>
          <w:p w14:paraId="2696B10F" w14:textId="77777777" w:rsidR="00082E88" w:rsidRPr="00CD2505" w:rsidRDefault="00082E88" w:rsidP="00AD7042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lang w:val="en-US"/>
              </w:rPr>
              <w:t>ClosCos</w:t>
            </w:r>
            <w:proofErr w:type="spellEnd"/>
          </w:p>
        </w:tc>
        <w:tc>
          <w:tcPr>
            <w:tcW w:w="1133" w:type="dxa"/>
            <w:shd w:val="clear" w:color="auto" w:fill="auto"/>
          </w:tcPr>
          <w:p w14:paraId="7E135DF8" w14:textId="77777777" w:rsidR="00082E88" w:rsidRPr="00CD2505" w:rsidRDefault="00082E88" w:rsidP="00AD7042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lang w:val="en-US"/>
              </w:rPr>
              <w:t>ClosLep</w:t>
            </w:r>
            <w:proofErr w:type="spellEnd"/>
          </w:p>
        </w:tc>
        <w:tc>
          <w:tcPr>
            <w:tcW w:w="1127" w:type="dxa"/>
            <w:shd w:val="clear" w:color="auto" w:fill="auto"/>
          </w:tcPr>
          <w:p w14:paraId="4808E4E9" w14:textId="77777777" w:rsidR="00082E88" w:rsidRPr="00CD2505" w:rsidRDefault="00082E88" w:rsidP="00AD7042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Lacto</w:t>
            </w:r>
          </w:p>
        </w:tc>
        <w:tc>
          <w:tcPr>
            <w:tcW w:w="1041" w:type="dxa"/>
          </w:tcPr>
          <w:p w14:paraId="18429531" w14:textId="77777777" w:rsidR="00082E88" w:rsidRDefault="00082E88" w:rsidP="00AD7042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lang w:val="en-US"/>
              </w:rPr>
              <w:t>Entero</w:t>
            </w:r>
            <w:proofErr w:type="spellEnd"/>
          </w:p>
        </w:tc>
      </w:tr>
      <w:tr w:rsidR="00082E88" w:rsidRPr="00792614" w14:paraId="37B9CB4E" w14:textId="77777777" w:rsidTr="00AD70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28" w:type="dxa"/>
            <w:shd w:val="clear" w:color="auto" w:fill="auto"/>
          </w:tcPr>
          <w:p w14:paraId="491B9F0B" w14:textId="77777777" w:rsidR="00082E88" w:rsidRPr="001E093C" w:rsidRDefault="00082E88" w:rsidP="00AD7042">
            <w:pPr>
              <w:spacing w:line="360" w:lineRule="auto"/>
              <w:ind w:left="-142"/>
              <w:rPr>
                <w:rFonts w:ascii="Times New Roman" w:hAnsi="Times New Roman" w:cs="Times New Roman"/>
                <w:b w:val="0"/>
                <w:lang w:val="en-US"/>
              </w:rPr>
            </w:pPr>
            <w:r>
              <w:rPr>
                <w:rFonts w:ascii="Times New Roman" w:hAnsi="Times New Roman" w:cs="Times New Roman"/>
                <w:b w:val="0"/>
                <w:lang w:val="en-US"/>
              </w:rPr>
              <w:t xml:space="preserve"> </w:t>
            </w:r>
            <w:proofErr w:type="spellStart"/>
            <w:r w:rsidRPr="001E093C">
              <w:rPr>
                <w:rFonts w:ascii="Times New Roman" w:hAnsi="Times New Roman" w:cs="Times New Roman"/>
                <w:b w:val="0"/>
                <w:lang w:val="en-US"/>
              </w:rPr>
              <w:t>Bacteroides</w:t>
            </w:r>
            <w:proofErr w:type="spellEnd"/>
            <w:r w:rsidRPr="001E093C">
              <w:rPr>
                <w:rFonts w:ascii="Times New Roman" w:hAnsi="Times New Roman" w:cs="Times New Roman"/>
                <w:b w:val="0"/>
                <w:lang w:val="en-US"/>
              </w:rPr>
              <w:t xml:space="preserve"> – </w:t>
            </w:r>
            <w:proofErr w:type="spellStart"/>
            <w:r w:rsidRPr="001E093C">
              <w:rPr>
                <w:rFonts w:ascii="Times New Roman" w:hAnsi="Times New Roman" w:cs="Times New Roman"/>
                <w:b w:val="0"/>
                <w:lang w:val="en-US"/>
              </w:rPr>
              <w:t>Prevotella</w:t>
            </w:r>
            <w:proofErr w:type="spellEnd"/>
            <w:r w:rsidRPr="001E093C">
              <w:rPr>
                <w:rFonts w:ascii="Times New Roman" w:hAnsi="Times New Roman" w:cs="Times New Roman"/>
                <w:b w:val="0"/>
                <w:lang w:val="en-US"/>
              </w:rPr>
              <w:t xml:space="preserve"> group</w:t>
            </w:r>
          </w:p>
        </w:tc>
        <w:tc>
          <w:tcPr>
            <w:tcW w:w="1132" w:type="dxa"/>
            <w:shd w:val="clear" w:color="auto" w:fill="auto"/>
          </w:tcPr>
          <w:p w14:paraId="43B14D1A" w14:textId="77777777" w:rsidR="00082E88" w:rsidRDefault="00082E88" w:rsidP="00AD70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-</w:t>
            </w:r>
          </w:p>
        </w:tc>
        <w:tc>
          <w:tcPr>
            <w:tcW w:w="1130" w:type="dxa"/>
            <w:shd w:val="clear" w:color="auto" w:fill="auto"/>
          </w:tcPr>
          <w:p w14:paraId="03E7ABB3" w14:textId="77777777" w:rsidR="00082E88" w:rsidRDefault="00082E88" w:rsidP="00AD70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-</w:t>
            </w:r>
          </w:p>
        </w:tc>
        <w:tc>
          <w:tcPr>
            <w:tcW w:w="1133" w:type="dxa"/>
            <w:shd w:val="clear" w:color="auto" w:fill="auto"/>
          </w:tcPr>
          <w:p w14:paraId="69B2AFEA" w14:textId="77777777" w:rsidR="00082E88" w:rsidRDefault="00082E88" w:rsidP="00AD70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-</w:t>
            </w:r>
          </w:p>
        </w:tc>
        <w:tc>
          <w:tcPr>
            <w:tcW w:w="1127" w:type="dxa"/>
            <w:shd w:val="clear" w:color="auto" w:fill="auto"/>
          </w:tcPr>
          <w:p w14:paraId="0713A590" w14:textId="77777777" w:rsidR="00082E88" w:rsidRDefault="00082E88" w:rsidP="00AD70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-</w:t>
            </w:r>
          </w:p>
        </w:tc>
        <w:tc>
          <w:tcPr>
            <w:tcW w:w="1041" w:type="dxa"/>
            <w:shd w:val="clear" w:color="auto" w:fill="auto"/>
          </w:tcPr>
          <w:p w14:paraId="17C33AF7" w14:textId="77777777" w:rsidR="00082E88" w:rsidRDefault="00082E88" w:rsidP="00AD70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-</w:t>
            </w:r>
          </w:p>
        </w:tc>
      </w:tr>
      <w:tr w:rsidR="00082E88" w:rsidRPr="00792614" w14:paraId="18691B40" w14:textId="77777777" w:rsidTr="00AD704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28" w:type="dxa"/>
            <w:shd w:val="clear" w:color="auto" w:fill="auto"/>
          </w:tcPr>
          <w:p w14:paraId="6DB9444D" w14:textId="77777777" w:rsidR="00082E88" w:rsidRPr="001E093C" w:rsidRDefault="00082E88" w:rsidP="00AD7042">
            <w:pPr>
              <w:spacing w:line="360" w:lineRule="auto"/>
              <w:ind w:left="-142"/>
              <w:rPr>
                <w:rFonts w:ascii="Times New Roman" w:hAnsi="Times New Roman" w:cs="Times New Roman"/>
                <w:b w:val="0"/>
                <w:lang w:val="en-US"/>
              </w:rPr>
            </w:pPr>
            <w:r w:rsidRPr="001E093C">
              <w:rPr>
                <w:rFonts w:ascii="Times New Roman" w:hAnsi="Times New Roman" w:cs="Times New Roman"/>
                <w:b w:val="0"/>
                <w:lang w:val="en-US"/>
              </w:rPr>
              <w:t xml:space="preserve"> Clostridium </w:t>
            </w:r>
            <w:proofErr w:type="spellStart"/>
            <w:r w:rsidRPr="001E093C">
              <w:rPr>
                <w:rFonts w:ascii="Times New Roman" w:hAnsi="Times New Roman" w:cs="Times New Roman"/>
                <w:b w:val="0"/>
                <w:lang w:val="en-US"/>
              </w:rPr>
              <w:t>coccoides</w:t>
            </w:r>
            <w:proofErr w:type="spellEnd"/>
            <w:r>
              <w:rPr>
                <w:rFonts w:ascii="Times New Roman" w:hAnsi="Times New Roman" w:cs="Times New Roman"/>
                <w:b w:val="0"/>
                <w:lang w:val="en-US"/>
              </w:rPr>
              <w:t xml:space="preserve"> </w:t>
            </w:r>
            <w:r w:rsidRPr="001E093C">
              <w:rPr>
                <w:rFonts w:ascii="Times New Roman" w:hAnsi="Times New Roman" w:cs="Times New Roman"/>
                <w:b w:val="0"/>
                <w:lang w:val="en-US"/>
              </w:rPr>
              <w:t xml:space="preserve"> group</w:t>
            </w:r>
          </w:p>
        </w:tc>
        <w:tc>
          <w:tcPr>
            <w:tcW w:w="1132" w:type="dxa"/>
            <w:shd w:val="clear" w:color="auto" w:fill="auto"/>
          </w:tcPr>
          <w:p w14:paraId="777E3D6C" w14:textId="77777777" w:rsidR="00082E88" w:rsidRDefault="00082E88" w:rsidP="00AD704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-0.538***</w:t>
            </w:r>
          </w:p>
        </w:tc>
        <w:tc>
          <w:tcPr>
            <w:tcW w:w="1130" w:type="dxa"/>
            <w:shd w:val="clear" w:color="auto" w:fill="auto"/>
          </w:tcPr>
          <w:p w14:paraId="41075763" w14:textId="77777777" w:rsidR="00082E88" w:rsidRDefault="00082E88" w:rsidP="00AD70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-</w:t>
            </w:r>
          </w:p>
        </w:tc>
        <w:tc>
          <w:tcPr>
            <w:tcW w:w="1133" w:type="dxa"/>
            <w:shd w:val="clear" w:color="auto" w:fill="auto"/>
          </w:tcPr>
          <w:p w14:paraId="51B0543E" w14:textId="77777777" w:rsidR="00082E88" w:rsidRDefault="00082E88" w:rsidP="00AD70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-</w:t>
            </w:r>
          </w:p>
        </w:tc>
        <w:tc>
          <w:tcPr>
            <w:tcW w:w="1127" w:type="dxa"/>
            <w:shd w:val="clear" w:color="auto" w:fill="auto"/>
          </w:tcPr>
          <w:p w14:paraId="749CC236" w14:textId="77777777" w:rsidR="00082E88" w:rsidRDefault="00082E88" w:rsidP="00AD70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-</w:t>
            </w:r>
          </w:p>
        </w:tc>
        <w:tc>
          <w:tcPr>
            <w:tcW w:w="1041" w:type="dxa"/>
            <w:shd w:val="clear" w:color="auto" w:fill="auto"/>
          </w:tcPr>
          <w:p w14:paraId="3CD37CD7" w14:textId="77777777" w:rsidR="00082E88" w:rsidRDefault="00082E88" w:rsidP="00AD70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-</w:t>
            </w:r>
          </w:p>
        </w:tc>
      </w:tr>
      <w:tr w:rsidR="00082E88" w:rsidRPr="00792614" w14:paraId="65DF68EA" w14:textId="77777777" w:rsidTr="00AD70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28" w:type="dxa"/>
            <w:shd w:val="clear" w:color="auto" w:fill="auto"/>
          </w:tcPr>
          <w:p w14:paraId="1347233F" w14:textId="77777777" w:rsidR="00082E88" w:rsidRPr="001E093C" w:rsidRDefault="00082E88" w:rsidP="00AD7042">
            <w:pPr>
              <w:spacing w:line="360" w:lineRule="auto"/>
              <w:ind w:left="-142"/>
              <w:rPr>
                <w:rFonts w:ascii="Times New Roman" w:hAnsi="Times New Roman" w:cs="Times New Roman"/>
                <w:b w:val="0"/>
                <w:lang w:val="en-US"/>
              </w:rPr>
            </w:pPr>
            <w:r w:rsidRPr="001E093C">
              <w:rPr>
                <w:rFonts w:ascii="Times New Roman" w:hAnsi="Times New Roman" w:cs="Times New Roman"/>
                <w:b w:val="0"/>
                <w:lang w:val="en-US"/>
              </w:rPr>
              <w:t xml:space="preserve"> Clostridium </w:t>
            </w:r>
            <w:proofErr w:type="spellStart"/>
            <w:r w:rsidRPr="001E093C">
              <w:rPr>
                <w:rFonts w:ascii="Times New Roman" w:hAnsi="Times New Roman" w:cs="Times New Roman"/>
                <w:b w:val="0"/>
                <w:lang w:val="en-US"/>
              </w:rPr>
              <w:t>leptum</w:t>
            </w:r>
            <w:proofErr w:type="spellEnd"/>
          </w:p>
        </w:tc>
        <w:tc>
          <w:tcPr>
            <w:tcW w:w="1132" w:type="dxa"/>
            <w:shd w:val="clear" w:color="auto" w:fill="auto"/>
          </w:tcPr>
          <w:p w14:paraId="2B1FD5D2" w14:textId="77777777" w:rsidR="00082E88" w:rsidRDefault="00082E88" w:rsidP="00AD704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-0.485**</w:t>
            </w:r>
          </w:p>
        </w:tc>
        <w:tc>
          <w:tcPr>
            <w:tcW w:w="1130" w:type="dxa"/>
            <w:shd w:val="clear" w:color="auto" w:fill="auto"/>
          </w:tcPr>
          <w:p w14:paraId="7F5A9A06" w14:textId="77777777" w:rsidR="00082E88" w:rsidRDefault="00082E88" w:rsidP="00AD704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0.799***</w:t>
            </w:r>
          </w:p>
        </w:tc>
        <w:tc>
          <w:tcPr>
            <w:tcW w:w="1133" w:type="dxa"/>
            <w:shd w:val="clear" w:color="auto" w:fill="auto"/>
          </w:tcPr>
          <w:p w14:paraId="51D3D5FC" w14:textId="77777777" w:rsidR="00082E88" w:rsidRDefault="00082E88" w:rsidP="00AD70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-</w:t>
            </w:r>
          </w:p>
        </w:tc>
        <w:tc>
          <w:tcPr>
            <w:tcW w:w="1127" w:type="dxa"/>
            <w:shd w:val="clear" w:color="auto" w:fill="auto"/>
          </w:tcPr>
          <w:p w14:paraId="46C4FD7D" w14:textId="77777777" w:rsidR="00082E88" w:rsidRDefault="00082E88" w:rsidP="00AD70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-</w:t>
            </w:r>
          </w:p>
        </w:tc>
        <w:tc>
          <w:tcPr>
            <w:tcW w:w="1041" w:type="dxa"/>
            <w:shd w:val="clear" w:color="auto" w:fill="auto"/>
          </w:tcPr>
          <w:p w14:paraId="0E3D6F31" w14:textId="77777777" w:rsidR="00082E88" w:rsidRDefault="00082E88" w:rsidP="00AD70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-</w:t>
            </w:r>
          </w:p>
        </w:tc>
      </w:tr>
      <w:tr w:rsidR="00082E88" w:rsidRPr="00792614" w14:paraId="488CBD63" w14:textId="77777777" w:rsidTr="00AD704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28" w:type="dxa"/>
            <w:shd w:val="clear" w:color="auto" w:fill="auto"/>
          </w:tcPr>
          <w:p w14:paraId="46C8C91A" w14:textId="77777777" w:rsidR="00082E88" w:rsidRPr="001E093C" w:rsidRDefault="00082E88" w:rsidP="00AD7042">
            <w:pPr>
              <w:spacing w:line="360" w:lineRule="auto"/>
              <w:ind w:left="-142"/>
              <w:rPr>
                <w:rFonts w:ascii="Times New Roman" w:hAnsi="Times New Roman" w:cs="Times New Roman"/>
                <w:b w:val="0"/>
                <w:lang w:val="en-US"/>
              </w:rPr>
            </w:pPr>
            <w:r w:rsidRPr="001E093C">
              <w:rPr>
                <w:rFonts w:ascii="Times New Roman" w:hAnsi="Times New Roman" w:cs="Times New Roman"/>
                <w:b w:val="0"/>
                <w:lang w:val="en-US"/>
              </w:rPr>
              <w:t xml:space="preserve"> Lactobacillus</w:t>
            </w:r>
          </w:p>
        </w:tc>
        <w:tc>
          <w:tcPr>
            <w:tcW w:w="1132" w:type="dxa"/>
            <w:shd w:val="clear" w:color="auto" w:fill="auto"/>
          </w:tcPr>
          <w:p w14:paraId="1FD7BA19" w14:textId="77777777" w:rsidR="00082E88" w:rsidRDefault="00082E88" w:rsidP="00AD704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0.010</w:t>
            </w:r>
          </w:p>
        </w:tc>
        <w:tc>
          <w:tcPr>
            <w:tcW w:w="1130" w:type="dxa"/>
            <w:shd w:val="clear" w:color="auto" w:fill="auto"/>
          </w:tcPr>
          <w:p w14:paraId="320B07C8" w14:textId="77777777" w:rsidR="00082E88" w:rsidRDefault="00082E88" w:rsidP="00AD704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0.265</w:t>
            </w:r>
          </w:p>
        </w:tc>
        <w:tc>
          <w:tcPr>
            <w:tcW w:w="1133" w:type="dxa"/>
            <w:shd w:val="clear" w:color="auto" w:fill="auto"/>
          </w:tcPr>
          <w:p w14:paraId="6C364E0F" w14:textId="77777777" w:rsidR="00082E88" w:rsidRDefault="00082E88" w:rsidP="00AD704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0.207</w:t>
            </w:r>
          </w:p>
        </w:tc>
        <w:tc>
          <w:tcPr>
            <w:tcW w:w="1127" w:type="dxa"/>
            <w:shd w:val="clear" w:color="auto" w:fill="auto"/>
          </w:tcPr>
          <w:p w14:paraId="7A5D7D72" w14:textId="77777777" w:rsidR="00082E88" w:rsidRDefault="00082E88" w:rsidP="00AD70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-</w:t>
            </w:r>
          </w:p>
        </w:tc>
        <w:tc>
          <w:tcPr>
            <w:tcW w:w="1041" w:type="dxa"/>
            <w:shd w:val="clear" w:color="auto" w:fill="auto"/>
          </w:tcPr>
          <w:p w14:paraId="6FA2831C" w14:textId="77777777" w:rsidR="00082E88" w:rsidRDefault="00082E88" w:rsidP="00AD704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-</w:t>
            </w:r>
          </w:p>
        </w:tc>
      </w:tr>
      <w:tr w:rsidR="00082E88" w:rsidRPr="00792614" w14:paraId="64364F04" w14:textId="77777777" w:rsidTr="00AD70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28" w:type="dxa"/>
            <w:shd w:val="clear" w:color="auto" w:fill="auto"/>
          </w:tcPr>
          <w:p w14:paraId="5A4A4E50" w14:textId="77777777" w:rsidR="00082E88" w:rsidRPr="001E093C" w:rsidRDefault="00082E88" w:rsidP="00AD7042">
            <w:pPr>
              <w:spacing w:line="360" w:lineRule="auto"/>
              <w:ind w:left="-142"/>
              <w:rPr>
                <w:rFonts w:ascii="Times New Roman" w:hAnsi="Times New Roman" w:cs="Times New Roman"/>
                <w:b w:val="0"/>
                <w:lang w:val="en-US"/>
              </w:rPr>
            </w:pPr>
            <w:r w:rsidRPr="001E093C">
              <w:rPr>
                <w:rFonts w:ascii="Times New Roman" w:hAnsi="Times New Roman" w:cs="Times New Roman"/>
                <w:b w:val="0"/>
                <w:lang w:val="en-US"/>
              </w:rPr>
              <w:t xml:space="preserve"> </w:t>
            </w:r>
            <w:proofErr w:type="spellStart"/>
            <w:r w:rsidRPr="001E093C">
              <w:rPr>
                <w:rFonts w:ascii="Times New Roman" w:hAnsi="Times New Roman" w:cs="Times New Roman"/>
                <w:b w:val="0"/>
                <w:lang w:val="en-US"/>
              </w:rPr>
              <w:t>Enterobacteriacea</w:t>
            </w:r>
            <w:proofErr w:type="spellEnd"/>
          </w:p>
        </w:tc>
        <w:tc>
          <w:tcPr>
            <w:tcW w:w="1132" w:type="dxa"/>
            <w:shd w:val="clear" w:color="auto" w:fill="auto"/>
          </w:tcPr>
          <w:p w14:paraId="6FAB3A9C" w14:textId="77777777" w:rsidR="00082E88" w:rsidRDefault="00082E88" w:rsidP="00AD704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-0.311</w:t>
            </w:r>
          </w:p>
        </w:tc>
        <w:tc>
          <w:tcPr>
            <w:tcW w:w="1130" w:type="dxa"/>
            <w:shd w:val="clear" w:color="auto" w:fill="auto"/>
          </w:tcPr>
          <w:p w14:paraId="16F473ED" w14:textId="77777777" w:rsidR="00082E88" w:rsidRDefault="00082E88" w:rsidP="00AD704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0.474**</w:t>
            </w:r>
          </w:p>
        </w:tc>
        <w:tc>
          <w:tcPr>
            <w:tcW w:w="1133" w:type="dxa"/>
            <w:shd w:val="clear" w:color="auto" w:fill="auto"/>
          </w:tcPr>
          <w:p w14:paraId="3B100B50" w14:textId="77777777" w:rsidR="00082E88" w:rsidRDefault="00082E88" w:rsidP="00AD704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0.300</w:t>
            </w:r>
          </w:p>
        </w:tc>
        <w:tc>
          <w:tcPr>
            <w:tcW w:w="1127" w:type="dxa"/>
            <w:shd w:val="clear" w:color="auto" w:fill="auto"/>
          </w:tcPr>
          <w:p w14:paraId="718EC916" w14:textId="77777777" w:rsidR="00082E88" w:rsidRDefault="00082E88" w:rsidP="00AD704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0.475**</w:t>
            </w:r>
          </w:p>
        </w:tc>
        <w:tc>
          <w:tcPr>
            <w:tcW w:w="1041" w:type="dxa"/>
            <w:shd w:val="clear" w:color="auto" w:fill="auto"/>
          </w:tcPr>
          <w:p w14:paraId="0DC546B5" w14:textId="77777777" w:rsidR="00082E88" w:rsidRDefault="00082E88" w:rsidP="00AD704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-</w:t>
            </w:r>
          </w:p>
        </w:tc>
      </w:tr>
    </w:tbl>
    <w:p w14:paraId="12822E50" w14:textId="77777777" w:rsidR="00082E88" w:rsidRPr="002C2707" w:rsidRDefault="00082E88" w:rsidP="00082E88">
      <w:pPr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 xml:space="preserve">* </w:t>
      </w:r>
      <w:r w:rsidRPr="002C2707">
        <w:rPr>
          <w:rFonts w:ascii="Times New Roman" w:hAnsi="Times New Roman" w:cs="Times New Roman"/>
          <w:i/>
          <w:sz w:val="20"/>
          <w:szCs w:val="20"/>
          <w:lang w:val="en-US"/>
        </w:rPr>
        <w:t>P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&lt; 0.05; **</w:t>
      </w:r>
      <w:r w:rsidRPr="002C2707">
        <w:rPr>
          <w:rFonts w:ascii="Times New Roman" w:hAnsi="Times New Roman" w:cs="Times New Roman"/>
          <w:i/>
          <w:sz w:val="20"/>
          <w:szCs w:val="20"/>
          <w:lang w:val="en-US"/>
        </w:rPr>
        <w:t xml:space="preserve"> P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&lt; 0.01; *** </w:t>
      </w:r>
      <w:r w:rsidRPr="002C2707">
        <w:rPr>
          <w:rFonts w:ascii="Times New Roman" w:hAnsi="Times New Roman" w:cs="Times New Roman"/>
          <w:i/>
          <w:sz w:val="20"/>
          <w:szCs w:val="20"/>
          <w:lang w:val="en-US"/>
        </w:rPr>
        <w:t>P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&lt; 0.001.</w:t>
      </w:r>
      <w:r w:rsidRPr="00F528C0"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14:paraId="14AD3F11" w14:textId="4DB418D5" w:rsidR="00082E88" w:rsidRDefault="00C472F1" w:rsidP="00E54063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C472F1">
        <w:rPr>
          <w:rFonts w:ascii="Times New Roman" w:hAnsi="Times New Roman" w:cs="Times New Roman"/>
          <w:noProof/>
          <w:sz w:val="24"/>
          <w:szCs w:val="24"/>
          <w:lang w:val="en-GB" w:eastAsia="en-GB"/>
        </w:rPr>
        <w:lastRenderedPageBreak/>
        <w:drawing>
          <wp:anchor distT="0" distB="0" distL="114300" distR="114300" simplePos="0" relativeHeight="251667456" behindDoc="1" locked="0" layoutInCell="1" allowOverlap="1" wp14:anchorId="4CB9271F" wp14:editId="2757D5E9">
            <wp:simplePos x="0" y="0"/>
            <wp:positionH relativeFrom="column">
              <wp:posOffset>24130</wp:posOffset>
            </wp:positionH>
            <wp:positionV relativeFrom="paragraph">
              <wp:posOffset>0</wp:posOffset>
            </wp:positionV>
            <wp:extent cx="5760720" cy="5367655"/>
            <wp:effectExtent l="0" t="0" r="0" b="4445"/>
            <wp:wrapTight wrapText="bothSides">
              <wp:wrapPolygon edited="0">
                <wp:start x="0" y="0"/>
                <wp:lineTo x="0" y="21541"/>
                <wp:lineTo x="21500" y="21541"/>
                <wp:lineTo x="21500" y="0"/>
                <wp:lineTo x="0" y="0"/>
              </wp:wrapPolygon>
            </wp:wrapTight>
            <wp:docPr id="2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Grafik 1"/>
                    <pic:cNvPicPr>
                      <a:picLocks noChangeAspect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536765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082E88" w:rsidRPr="00363B16">
        <w:rPr>
          <w:rFonts w:ascii="Times New Roman" w:hAnsi="Times New Roman" w:cs="Times New Roman"/>
          <w:b/>
          <w:sz w:val="24"/>
          <w:szCs w:val="24"/>
          <w:lang w:val="en-US"/>
        </w:rPr>
        <w:t>Supplement</w:t>
      </w:r>
      <w:r w:rsidR="00082E88">
        <w:rPr>
          <w:rFonts w:ascii="Times New Roman" w:hAnsi="Times New Roman" w:cs="Times New Roman"/>
          <w:b/>
          <w:sz w:val="24"/>
          <w:szCs w:val="24"/>
          <w:lang w:val="en-US"/>
        </w:rPr>
        <w:t>al</w:t>
      </w:r>
      <w:r w:rsidR="00082E88" w:rsidRPr="00363B16">
        <w:rPr>
          <w:rFonts w:ascii="Times New Roman" w:hAnsi="Times New Roman" w:cs="Times New Roman"/>
          <w:b/>
          <w:sz w:val="24"/>
          <w:szCs w:val="24"/>
          <w:lang w:val="en-US"/>
        </w:rPr>
        <w:t xml:space="preserve"> Fig</w:t>
      </w:r>
      <w:r w:rsidR="00634C41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="00082E88" w:rsidRPr="00363B16">
        <w:rPr>
          <w:rFonts w:ascii="Times New Roman" w:hAnsi="Times New Roman" w:cs="Times New Roman"/>
          <w:b/>
          <w:sz w:val="24"/>
          <w:szCs w:val="24"/>
          <w:lang w:val="en-US"/>
        </w:rPr>
        <w:t xml:space="preserve"> 1.</w:t>
      </w:r>
      <w:r w:rsidR="00C732FA">
        <w:rPr>
          <w:rFonts w:ascii="Times New Roman" w:hAnsi="Times New Roman" w:cs="Times New Roman"/>
          <w:sz w:val="24"/>
          <w:szCs w:val="24"/>
          <w:lang w:val="en-US"/>
        </w:rPr>
        <w:t xml:space="preserve"> Mean body weight (a</w:t>
      </w:r>
      <w:r w:rsidR="00082E88">
        <w:rPr>
          <w:rFonts w:ascii="Times New Roman" w:hAnsi="Times New Roman" w:cs="Times New Roman"/>
          <w:sz w:val="24"/>
          <w:szCs w:val="24"/>
          <w:lang w:val="en-US"/>
        </w:rPr>
        <w:t xml:space="preserve">), food </w:t>
      </w:r>
      <w:r w:rsidR="00082E88">
        <w:rPr>
          <w:rFonts w:ascii="Times New Roman" w:hAnsi="Times New Roman" w:cs="Times New Roman"/>
          <w:sz w:val="24"/>
          <w:szCs w:val="24"/>
          <w:lang w:val="en-US"/>
        </w:rPr>
        <w:t>intake (</w:t>
      </w:r>
      <w:r w:rsidR="00C732FA">
        <w:rPr>
          <w:rFonts w:ascii="Times New Roman" w:hAnsi="Times New Roman" w:cs="Times New Roman"/>
          <w:sz w:val="24"/>
          <w:szCs w:val="24"/>
          <w:lang w:val="en-US"/>
        </w:rPr>
        <w:t>b</w:t>
      </w:r>
      <w:r w:rsidR="00082E88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C755BF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082E88">
        <w:rPr>
          <w:rFonts w:ascii="Times New Roman" w:hAnsi="Times New Roman" w:cs="Times New Roman"/>
          <w:sz w:val="24"/>
          <w:szCs w:val="24"/>
          <w:lang w:val="en-US"/>
        </w:rPr>
        <w:t>energy intake (</w:t>
      </w:r>
      <w:r w:rsidR="00C732FA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082E88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C755BF">
        <w:rPr>
          <w:rFonts w:ascii="Times New Roman" w:hAnsi="Times New Roman" w:cs="Times New Roman"/>
          <w:sz w:val="24"/>
          <w:szCs w:val="24"/>
          <w:lang w:val="en-US"/>
        </w:rPr>
        <w:t xml:space="preserve"> and water intake (d)</w:t>
      </w:r>
      <w:r w:rsidR="00082E88">
        <w:rPr>
          <w:rFonts w:ascii="Times New Roman" w:hAnsi="Times New Roman" w:cs="Times New Roman"/>
          <w:sz w:val="24"/>
          <w:szCs w:val="24"/>
          <w:lang w:val="en-US"/>
        </w:rPr>
        <w:t xml:space="preserve"> of mice fed a control +/- i</w:t>
      </w:r>
      <w:r w:rsidR="00082E88" w:rsidRPr="00F936BF">
        <w:rPr>
          <w:rFonts w:ascii="Times New Roman" w:hAnsi="Times New Roman" w:cs="Times New Roman"/>
          <w:sz w:val="24"/>
          <w:szCs w:val="24"/>
          <w:lang w:val="en-US"/>
        </w:rPr>
        <w:t>nulin/FOS</w:t>
      </w:r>
      <w:r w:rsidR="00082E88">
        <w:rPr>
          <w:rFonts w:ascii="Times New Roman" w:hAnsi="Times New Roman" w:cs="Times New Roman"/>
          <w:sz w:val="24"/>
          <w:szCs w:val="24"/>
          <w:lang w:val="en-US"/>
        </w:rPr>
        <w:t xml:space="preserve"> (C; C+I) or</w:t>
      </w:r>
      <w:r w:rsidR="00082E88" w:rsidRPr="00F936B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82E88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082E88" w:rsidRPr="00F936BF">
        <w:rPr>
          <w:rFonts w:ascii="Times New Roman" w:hAnsi="Times New Roman" w:cs="Times New Roman"/>
          <w:sz w:val="24"/>
          <w:szCs w:val="24"/>
          <w:lang w:val="en-US"/>
        </w:rPr>
        <w:t>high-protein diet</w:t>
      </w:r>
      <w:r w:rsidR="00082E88">
        <w:rPr>
          <w:rFonts w:ascii="Times New Roman" w:hAnsi="Times New Roman" w:cs="Times New Roman"/>
          <w:sz w:val="24"/>
          <w:szCs w:val="24"/>
          <w:lang w:val="en-US"/>
        </w:rPr>
        <w:t xml:space="preserve"> +/- i</w:t>
      </w:r>
      <w:r w:rsidR="00082E88" w:rsidRPr="00F936BF">
        <w:rPr>
          <w:rFonts w:ascii="Times New Roman" w:hAnsi="Times New Roman" w:cs="Times New Roman"/>
          <w:sz w:val="24"/>
          <w:szCs w:val="24"/>
          <w:lang w:val="en-US"/>
        </w:rPr>
        <w:t>nulin/FOS (HP; HP+I)</w:t>
      </w:r>
      <w:r w:rsidR="00082E88">
        <w:rPr>
          <w:rFonts w:ascii="Times New Roman" w:hAnsi="Times New Roman" w:cs="Times New Roman"/>
          <w:sz w:val="24"/>
          <w:szCs w:val="24"/>
          <w:lang w:val="en-US"/>
        </w:rPr>
        <w:t xml:space="preserve"> during the 48-h measuring period in the respiration chamber. Values are </w:t>
      </w:r>
      <w:proofErr w:type="spellStart"/>
      <w:r w:rsidR="00082E88">
        <w:rPr>
          <w:rFonts w:ascii="Times New Roman" w:hAnsi="Times New Roman" w:cs="Times New Roman"/>
          <w:sz w:val="24"/>
          <w:szCs w:val="24"/>
          <w:lang w:val="en-US"/>
        </w:rPr>
        <w:t>LSmeans</w:t>
      </w:r>
      <w:proofErr w:type="spellEnd"/>
      <w:r w:rsidR="00082E88">
        <w:rPr>
          <w:rFonts w:ascii="Times New Roman" w:hAnsi="Times New Roman" w:cs="Times New Roman"/>
          <w:sz w:val="24"/>
          <w:szCs w:val="24"/>
          <w:lang w:val="en-US"/>
        </w:rPr>
        <w:t xml:space="preserve"> ± SE. </w:t>
      </w:r>
      <w:r w:rsidR="008A15A3">
        <w:rPr>
          <w:rFonts w:ascii="Times New Roman" w:hAnsi="Times New Roman" w:cs="Times New Roman"/>
          <w:sz w:val="24"/>
          <w:szCs w:val="24"/>
          <w:lang w:val="en-US"/>
        </w:rPr>
        <w:t>C n=10; C+I, HF, HF+I, HP, HP+I, each n=9</w:t>
      </w:r>
      <w:r w:rsidR="00082E88">
        <w:rPr>
          <w:rFonts w:ascii="Times New Roman" w:hAnsi="Times New Roman" w:cs="Times New Roman"/>
          <w:sz w:val="24"/>
          <w:szCs w:val="24"/>
          <w:lang w:val="en-US"/>
        </w:rPr>
        <w:t xml:space="preserve">. * </w:t>
      </w:r>
      <w:r w:rsidR="00082E88" w:rsidRPr="00F12C09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="00082E88">
        <w:rPr>
          <w:rFonts w:ascii="Times New Roman" w:hAnsi="Times New Roman" w:cs="Times New Roman"/>
          <w:sz w:val="24"/>
          <w:szCs w:val="24"/>
          <w:lang w:val="en-US"/>
        </w:rPr>
        <w:t xml:space="preserve"> &lt; 0.05 (Tukey-Kramer test).</w:t>
      </w:r>
    </w:p>
    <w:p w14:paraId="555918C3" w14:textId="77777777" w:rsidR="00082E88" w:rsidRDefault="00082E88" w:rsidP="00082E88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5617C369" w14:textId="77777777" w:rsidR="00082E88" w:rsidRPr="00EB5803" w:rsidRDefault="00082E88" w:rsidP="00082E88">
      <w:pPr>
        <w:spacing w:line="360" w:lineRule="auto"/>
        <w:rPr>
          <w:lang w:val="en-US"/>
        </w:rPr>
      </w:pPr>
    </w:p>
    <w:p w14:paraId="68B0736D" w14:textId="77777777" w:rsidR="00082E88" w:rsidRDefault="00082E88" w:rsidP="00082E88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54490619" w14:textId="77777777" w:rsidR="00082E88" w:rsidRDefault="00082E88" w:rsidP="00082E88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  <w:bookmarkStart w:id="0" w:name="_GoBack"/>
      <w:bookmarkEnd w:id="0"/>
    </w:p>
    <w:p w14:paraId="107BBD55" w14:textId="582DA2CE" w:rsidR="00082E88" w:rsidRDefault="00C472F1" w:rsidP="00082E88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C472F1">
        <w:rPr>
          <w:rFonts w:ascii="Times New Roman" w:hAnsi="Times New Roman" w:cs="Times New Roman"/>
          <w:b/>
          <w:noProof/>
          <w:sz w:val="24"/>
          <w:szCs w:val="24"/>
          <w:lang w:val="en-GB" w:eastAsia="en-GB"/>
        </w:rPr>
        <w:lastRenderedPageBreak/>
        <w:drawing>
          <wp:anchor distT="0" distB="0" distL="114300" distR="114300" simplePos="0" relativeHeight="251668480" behindDoc="0" locked="0" layoutInCell="1" allowOverlap="1" wp14:anchorId="0996055D" wp14:editId="76DDB56D">
            <wp:simplePos x="0" y="0"/>
            <wp:positionH relativeFrom="column">
              <wp:posOffset>567055</wp:posOffset>
            </wp:positionH>
            <wp:positionV relativeFrom="paragraph">
              <wp:posOffset>0</wp:posOffset>
            </wp:positionV>
            <wp:extent cx="5286375" cy="6419850"/>
            <wp:effectExtent l="0" t="0" r="9525" b="0"/>
            <wp:wrapSquare wrapText="bothSides"/>
            <wp:docPr id="3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Grafik 2"/>
                    <pic:cNvPicPr>
                      <a:picLocks noChangeAspect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86375" cy="64198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CC7D1D" w:rsidRPr="00CC7D1D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082E88" w:rsidRPr="00E641DA">
        <w:rPr>
          <w:rFonts w:ascii="Times New Roman" w:hAnsi="Times New Roman" w:cs="Times New Roman"/>
          <w:b/>
          <w:noProof/>
          <w:sz w:val="24"/>
          <w:szCs w:val="24"/>
          <w:lang w:val="en-GB" w:eastAsia="en-GB"/>
        </w:rPr>
        <mc:AlternateContent>
          <mc:Choice Requires="wps">
            <w:drawing>
              <wp:anchor distT="45720" distB="45720" distL="114300" distR="114300" simplePos="0" relativeHeight="251661312" behindDoc="0" locked="0" layoutInCell="1" allowOverlap="1" wp14:anchorId="1B60EEEE" wp14:editId="20D64056">
                <wp:simplePos x="0" y="0"/>
                <wp:positionH relativeFrom="column">
                  <wp:posOffset>4511040</wp:posOffset>
                </wp:positionH>
                <wp:positionV relativeFrom="paragraph">
                  <wp:posOffset>423545</wp:posOffset>
                </wp:positionV>
                <wp:extent cx="259080" cy="457200"/>
                <wp:effectExtent l="0" t="0" r="7620" b="0"/>
                <wp:wrapSquare wrapText="bothSides"/>
                <wp:docPr id="7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59080" cy="45720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2937B68" w14:textId="77777777" w:rsidR="00082E88" w:rsidRPr="00E641DA" w:rsidRDefault="00082E88" w:rsidP="00082E88">
                            <w:pPr>
                              <w:rPr>
                                <w:rFonts w:ascii="Arial" w:hAnsi="Arial" w:cs="Arial"/>
                                <w:sz w:val="14"/>
                                <w:szCs w:val="14"/>
                              </w:rPr>
                            </w:pPr>
                            <w:r w:rsidRPr="00E641DA">
                              <w:rPr>
                                <w:rFonts w:ascii="Arial" w:hAnsi="Arial" w:cs="Arial"/>
                                <w:color w:val="FFFFFF" w:themeColor="background1"/>
                                <w:sz w:val="14"/>
                                <w:szCs w:val="14"/>
                              </w:rPr>
                              <w:t>C</w:t>
                            </w:r>
                            <w:r w:rsidRPr="00E641DA">
                              <w:rPr>
                                <w:rFonts w:ascii="Arial" w:hAnsi="Arial" w:cs="Arial"/>
                                <w:color w:val="FFFFFF" w:themeColor="background1"/>
                                <w:sz w:val="14"/>
                                <w:szCs w:val="14"/>
                              </w:rPr>
                              <w:br/>
                              <w:t>C+</w:t>
                            </w:r>
                            <w:r w:rsidRPr="00E641DA">
                              <w:rPr>
                                <w:rFonts w:ascii="Arial" w:hAnsi="Arial" w:cs="Arial"/>
                                <w:sz w:val="14"/>
                                <w:szCs w:val="14"/>
                              </w:rPr>
                              <w:t>I</w:t>
                            </w:r>
                            <w:r w:rsidRPr="00E641DA">
                              <w:rPr>
                                <w:rFonts w:ascii="Arial" w:hAnsi="Arial" w:cs="Arial"/>
                                <w:sz w:val="14"/>
                                <w:szCs w:val="14"/>
                              </w:rPr>
                              <w:br/>
                              <w:t>HP</w:t>
                            </w:r>
                            <w:r w:rsidRPr="00E641DA">
                              <w:rPr>
                                <w:rFonts w:ascii="Arial" w:hAnsi="Arial" w:cs="Arial"/>
                                <w:sz w:val="14"/>
                                <w:szCs w:val="14"/>
                              </w:rPr>
                              <w:br/>
                              <w:t>HP+I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B60EEEE" id="_x0000_t202" coordsize="21600,21600" o:spt="202" path="m,l,21600r21600,l21600,xe">
                <v:stroke joinstyle="miter"/>
                <v:path gradientshapeok="t" o:connecttype="rect"/>
              </v:shapetype>
              <v:shape id="Textfeld 2" o:spid="_x0000_s1026" type="#_x0000_t202" style="position:absolute;margin-left:355.2pt;margin-top:33.35pt;width:20.4pt;height:36pt;z-index:25166131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" fillcolor="white [3212]" stroked="f">
                <v:textbox>
                  <w:txbxContent>
                    <w:p w14:paraId="72937B68" w14:textId="77777777" w:rsidR="00082E88" w:rsidRPr="00E641DA" w:rsidRDefault="00082E88" w:rsidP="00082E88">
                      <w:pPr>
                        <w:rPr>
                          <w:rFonts w:ascii="Arial" w:hAnsi="Arial" w:cs="Arial"/>
                          <w:sz w:val="14"/>
                          <w:szCs w:val="14"/>
                        </w:rPr>
                      </w:pPr>
                      <w:r w:rsidRPr="00E641DA">
                        <w:rPr>
                          <w:rFonts w:ascii="Arial" w:hAnsi="Arial" w:cs="Arial"/>
                          <w:color w:val="FFFFFF" w:themeColor="background1"/>
                          <w:sz w:val="14"/>
                          <w:szCs w:val="14"/>
                        </w:rPr>
                        <w:t>C</w:t>
                      </w:r>
                      <w:r w:rsidRPr="00E641DA">
                        <w:rPr>
                          <w:rFonts w:ascii="Arial" w:hAnsi="Arial" w:cs="Arial"/>
                          <w:color w:val="FFFFFF" w:themeColor="background1"/>
                          <w:sz w:val="14"/>
                          <w:szCs w:val="14"/>
                        </w:rPr>
                        <w:br/>
                        <w:t>C+</w:t>
                      </w:r>
                      <w:r w:rsidRPr="00E641DA">
                        <w:rPr>
                          <w:rFonts w:ascii="Arial" w:hAnsi="Arial" w:cs="Arial"/>
                          <w:sz w:val="14"/>
                          <w:szCs w:val="14"/>
                        </w:rPr>
                        <w:t>I</w:t>
                      </w:r>
                      <w:r w:rsidRPr="00E641DA">
                        <w:rPr>
                          <w:rFonts w:ascii="Arial" w:hAnsi="Arial" w:cs="Arial"/>
                          <w:sz w:val="14"/>
                          <w:szCs w:val="14"/>
                        </w:rPr>
                        <w:br/>
                        <w:t>HP</w:t>
                      </w:r>
                      <w:r w:rsidRPr="00E641DA">
                        <w:rPr>
                          <w:rFonts w:ascii="Arial" w:hAnsi="Arial" w:cs="Arial"/>
                          <w:sz w:val="14"/>
                          <w:szCs w:val="14"/>
                        </w:rPr>
                        <w:br/>
                        <w:t>HP+I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0581DA03" w14:textId="22C77058" w:rsidR="00082E88" w:rsidRDefault="00082E88" w:rsidP="00082E88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195635B" w14:textId="012D7BDC" w:rsidR="00082E88" w:rsidRDefault="00082E88" w:rsidP="00082E88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3B1171BA" w14:textId="77777777" w:rsidR="00082E88" w:rsidRDefault="00082E88" w:rsidP="00082E88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2744B3FB" w14:textId="77777777" w:rsidR="00082E88" w:rsidRDefault="00082E88" w:rsidP="00082E88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11B95BA2" w14:textId="1B565487" w:rsidR="00082E88" w:rsidRDefault="00082E88" w:rsidP="00082E88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0EFD1937" w14:textId="77777777" w:rsidR="00082E88" w:rsidRDefault="00082E88" w:rsidP="00082E88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1EBD11C6" w14:textId="77777777" w:rsidR="00082E88" w:rsidRDefault="00082E88" w:rsidP="00082E88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565F94A6" w14:textId="77777777" w:rsidR="00082E88" w:rsidRDefault="00082E88" w:rsidP="00082E88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2BD6753B" w14:textId="77777777" w:rsidR="00082E88" w:rsidRDefault="00082E88" w:rsidP="00082E88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5D5C1280" w14:textId="77777777" w:rsidR="00082E88" w:rsidRDefault="00082E88" w:rsidP="00082E88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303EAFF0" w14:textId="77777777" w:rsidR="00082E88" w:rsidRDefault="00082E88" w:rsidP="00082E88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FF05231" w14:textId="77777777" w:rsidR="00082E88" w:rsidRDefault="00082E88" w:rsidP="00082E88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718E10FE" w14:textId="77777777" w:rsidR="00082E88" w:rsidRDefault="00082E88" w:rsidP="00082E88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08F1ED95" w14:textId="77777777" w:rsidR="009D047B" w:rsidRDefault="009D047B" w:rsidP="00082E88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722ECF64" w14:textId="7D92EF44" w:rsidR="00082E88" w:rsidRPr="00BE152C" w:rsidRDefault="00082E88" w:rsidP="00082E88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Supplemental Fig</w:t>
      </w:r>
      <w:r w:rsidR="00634C41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2</w:t>
      </w:r>
      <w:r w:rsidRPr="003D73FF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Continuous (</w:t>
      </w:r>
      <w:r w:rsidR="00C732FA">
        <w:rPr>
          <w:rFonts w:ascii="Times New Roman" w:hAnsi="Times New Roman" w:cs="Times New Roman"/>
          <w:sz w:val="24"/>
          <w:szCs w:val="24"/>
          <w:lang w:val="en-US"/>
        </w:rPr>
        <w:t>a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CC7D1D">
        <w:rPr>
          <w:rFonts w:ascii="Times New Roman" w:hAnsi="Times New Roman" w:cs="Times New Roman"/>
          <w:sz w:val="24"/>
          <w:szCs w:val="24"/>
          <w:lang w:val="en-US"/>
        </w:rPr>
        <w:t>carbohydrate oxidation (</w:t>
      </w:r>
      <w:r>
        <w:rPr>
          <w:rFonts w:ascii="Times New Roman" w:hAnsi="Times New Roman" w:cs="Times New Roman"/>
          <w:sz w:val="24"/>
          <w:szCs w:val="24"/>
          <w:lang w:val="en-US"/>
        </w:rPr>
        <w:t>COX</w:t>
      </w:r>
      <w:r w:rsidR="00CC7D1D">
        <w:rPr>
          <w:rFonts w:ascii="Times New Roman" w:hAnsi="Times New Roman" w:cs="Times New Roman"/>
          <w:sz w:val="24"/>
          <w:szCs w:val="24"/>
          <w:lang w:val="en-US"/>
        </w:rPr>
        <w:t>)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nd (</w:t>
      </w:r>
      <w:r w:rsidR="00C732FA">
        <w:rPr>
          <w:rFonts w:ascii="Times New Roman" w:hAnsi="Times New Roman" w:cs="Times New Roman"/>
          <w:sz w:val="24"/>
          <w:szCs w:val="24"/>
          <w:lang w:val="en-US"/>
        </w:rPr>
        <w:t>b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CC7D1D">
        <w:rPr>
          <w:rFonts w:ascii="Times New Roman" w:hAnsi="Times New Roman" w:cs="Times New Roman"/>
          <w:sz w:val="24"/>
          <w:szCs w:val="24"/>
          <w:lang w:val="en-US"/>
        </w:rPr>
        <w:t>fat oxidation (</w:t>
      </w:r>
      <w:r>
        <w:rPr>
          <w:rFonts w:ascii="Times New Roman" w:hAnsi="Times New Roman" w:cs="Times New Roman"/>
          <w:sz w:val="24"/>
          <w:szCs w:val="24"/>
          <w:lang w:val="en-US"/>
        </w:rPr>
        <w:t>FOX</w:t>
      </w:r>
      <w:r w:rsidR="00CC7D1D">
        <w:rPr>
          <w:rFonts w:ascii="Times New Roman" w:hAnsi="Times New Roman" w:cs="Times New Roman"/>
          <w:sz w:val="24"/>
          <w:szCs w:val="24"/>
          <w:lang w:val="en-US"/>
        </w:rPr>
        <w:t>)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during the 48-h gas exchange measurement. Single time points are calculated </w:t>
      </w:r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 xml:space="preserve">as  </w:t>
      </w:r>
      <w:proofErr w:type="spellStart"/>
      <w:r w:rsidR="00CC7D1D">
        <w:rPr>
          <w:rFonts w:ascii="Times New Roman" w:hAnsi="Times New Roman" w:cs="Times New Roman"/>
          <w:sz w:val="24"/>
          <w:szCs w:val="24"/>
          <w:lang w:val="en-US"/>
        </w:rPr>
        <w:t>LS</w:t>
      </w:r>
      <w:r>
        <w:rPr>
          <w:rFonts w:ascii="Times New Roman" w:hAnsi="Times New Roman" w:cs="Times New Roman"/>
          <w:sz w:val="24"/>
          <w:szCs w:val="24"/>
          <w:lang w:val="en-US"/>
        </w:rPr>
        <w:t>mean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of mice fed C +/- inulin/FOS (C, C+I) or HP +/- inulin/FOS (HP, HP+I) diets.</w:t>
      </w:r>
      <w:r w:rsidRPr="004375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C n=10; C+I, HF, HF+I, HP, HP+I, each n=9.</w:t>
      </w:r>
      <w:r w:rsidRPr="007F32F6">
        <w:rPr>
          <w:lang w:val="en-GB"/>
        </w:rPr>
        <w:t xml:space="preserve"> </w:t>
      </w:r>
    </w:p>
    <w:p w14:paraId="1D48A5DF" w14:textId="77777777" w:rsidR="00D95DEF" w:rsidRDefault="00D95DEF" w:rsidP="003E6AA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  <w:sectPr w:rsidR="00D95DEF" w:rsidSect="001A4194">
          <w:headerReference w:type="default" r:id="rId10"/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071011E4" w14:textId="77777777" w:rsidR="00A438AB" w:rsidRPr="008B264B" w:rsidRDefault="00DA7524" w:rsidP="003C3A8E">
      <w:pPr>
        <w:suppressLineNumbers/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8B264B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References</w:t>
      </w:r>
    </w:p>
    <w:p w14:paraId="04F3BFA9" w14:textId="77777777" w:rsidR="003421FD" w:rsidRPr="003421FD" w:rsidRDefault="00A438AB" w:rsidP="003421FD">
      <w:pPr>
        <w:pStyle w:val="EndNoteBibliography"/>
        <w:spacing w:after="0"/>
        <w:rPr>
          <w:rFonts w:ascii="Times New Roman" w:hAnsi="Times New Roman" w:cs="Times New Roman"/>
        </w:rPr>
      </w:pPr>
      <w:r w:rsidRPr="003421FD">
        <w:rPr>
          <w:rFonts w:ascii="Times New Roman" w:hAnsi="Times New Roman" w:cs="Times New Roman"/>
        </w:rPr>
        <w:fldChar w:fldCharType="begin"/>
      </w:r>
      <w:r w:rsidRPr="003421FD">
        <w:rPr>
          <w:rFonts w:ascii="Times New Roman" w:hAnsi="Times New Roman" w:cs="Times New Roman"/>
        </w:rPr>
        <w:instrText xml:space="preserve"> ADDIN EN.REFLIST </w:instrText>
      </w:r>
      <w:r w:rsidRPr="003421FD">
        <w:rPr>
          <w:rFonts w:ascii="Times New Roman" w:hAnsi="Times New Roman" w:cs="Times New Roman"/>
        </w:rPr>
        <w:fldChar w:fldCharType="separate"/>
      </w:r>
      <w:r w:rsidR="003421FD" w:rsidRPr="003421FD">
        <w:rPr>
          <w:rFonts w:ascii="Times New Roman" w:hAnsi="Times New Roman" w:cs="Times New Roman"/>
        </w:rPr>
        <w:t>1. Do TT, Hindlet P, Waligora-Dupriet AJ</w:t>
      </w:r>
      <w:r w:rsidR="003421FD" w:rsidRPr="003421FD">
        <w:rPr>
          <w:rFonts w:ascii="Times New Roman" w:hAnsi="Times New Roman" w:cs="Times New Roman"/>
          <w:i/>
        </w:rPr>
        <w:t xml:space="preserve"> et al.</w:t>
      </w:r>
      <w:r w:rsidR="003421FD" w:rsidRPr="003421FD">
        <w:rPr>
          <w:rFonts w:ascii="Times New Roman" w:hAnsi="Times New Roman" w:cs="Times New Roman"/>
        </w:rPr>
        <w:t xml:space="preserve"> (2014) Disturbed intestinal nitrogen homeostasis in a mouse model of high-fat diet-induced obesity and glucose intolerance. </w:t>
      </w:r>
      <w:r w:rsidR="003421FD" w:rsidRPr="003421FD">
        <w:rPr>
          <w:rFonts w:ascii="Times New Roman" w:hAnsi="Times New Roman" w:cs="Times New Roman"/>
          <w:i/>
        </w:rPr>
        <w:t>American journal of physiology Endocrinology and metabolism</w:t>
      </w:r>
      <w:r w:rsidR="003421FD" w:rsidRPr="003421FD">
        <w:rPr>
          <w:rFonts w:ascii="Times New Roman" w:hAnsi="Times New Roman" w:cs="Times New Roman"/>
        </w:rPr>
        <w:t xml:space="preserve"> </w:t>
      </w:r>
      <w:r w:rsidR="003421FD" w:rsidRPr="003421FD">
        <w:rPr>
          <w:rFonts w:ascii="Times New Roman" w:hAnsi="Times New Roman" w:cs="Times New Roman"/>
          <w:b/>
        </w:rPr>
        <w:t>306</w:t>
      </w:r>
      <w:r w:rsidR="003421FD" w:rsidRPr="003421FD">
        <w:rPr>
          <w:rFonts w:ascii="Times New Roman" w:hAnsi="Times New Roman" w:cs="Times New Roman"/>
        </w:rPr>
        <w:t>, E668-680.</w:t>
      </w:r>
    </w:p>
    <w:p w14:paraId="65FFD88D" w14:textId="77777777" w:rsidR="003421FD" w:rsidRPr="003421FD" w:rsidRDefault="003421FD" w:rsidP="003421FD">
      <w:pPr>
        <w:pStyle w:val="EndNoteBibliography"/>
        <w:spacing w:after="0"/>
        <w:rPr>
          <w:rFonts w:ascii="Times New Roman" w:hAnsi="Times New Roman" w:cs="Times New Roman"/>
        </w:rPr>
      </w:pPr>
      <w:r w:rsidRPr="003421FD">
        <w:rPr>
          <w:rFonts w:ascii="Times New Roman" w:hAnsi="Times New Roman" w:cs="Times New Roman"/>
        </w:rPr>
        <w:t>2. Louie TJ, Cannon K, Byrne B</w:t>
      </w:r>
      <w:r w:rsidRPr="003421FD">
        <w:rPr>
          <w:rFonts w:ascii="Times New Roman" w:hAnsi="Times New Roman" w:cs="Times New Roman"/>
          <w:i/>
        </w:rPr>
        <w:t xml:space="preserve"> et al.</w:t>
      </w:r>
      <w:r w:rsidRPr="003421FD">
        <w:rPr>
          <w:rFonts w:ascii="Times New Roman" w:hAnsi="Times New Roman" w:cs="Times New Roman"/>
        </w:rPr>
        <w:t xml:space="preserve"> (2012) Fidaxomicin preserves the intestinal microbiome during and after treatment of Clostridium difficile infection (CDI) and reduces both toxin reexpression and recurrence of CDI. </w:t>
      </w:r>
      <w:r w:rsidRPr="003421FD">
        <w:rPr>
          <w:rFonts w:ascii="Times New Roman" w:hAnsi="Times New Roman" w:cs="Times New Roman"/>
          <w:i/>
        </w:rPr>
        <w:t>Clinical infectious diseases : an official publication of the Infectious Diseases Society of America</w:t>
      </w:r>
      <w:r w:rsidRPr="003421FD">
        <w:rPr>
          <w:rFonts w:ascii="Times New Roman" w:hAnsi="Times New Roman" w:cs="Times New Roman"/>
        </w:rPr>
        <w:t xml:space="preserve"> </w:t>
      </w:r>
      <w:r w:rsidRPr="003421FD">
        <w:rPr>
          <w:rFonts w:ascii="Times New Roman" w:hAnsi="Times New Roman" w:cs="Times New Roman"/>
          <w:b/>
        </w:rPr>
        <w:t>55 Suppl 2</w:t>
      </w:r>
      <w:r w:rsidRPr="003421FD">
        <w:rPr>
          <w:rFonts w:ascii="Times New Roman" w:hAnsi="Times New Roman" w:cs="Times New Roman"/>
        </w:rPr>
        <w:t>, S132-142.</w:t>
      </w:r>
    </w:p>
    <w:p w14:paraId="3F295BF2" w14:textId="77777777" w:rsidR="003421FD" w:rsidRPr="003421FD" w:rsidRDefault="003421FD" w:rsidP="003421FD">
      <w:pPr>
        <w:pStyle w:val="EndNoteBibliography"/>
        <w:spacing w:after="0"/>
        <w:rPr>
          <w:rFonts w:ascii="Times New Roman" w:hAnsi="Times New Roman" w:cs="Times New Roman"/>
        </w:rPr>
      </w:pPr>
      <w:r w:rsidRPr="003421FD">
        <w:rPr>
          <w:rFonts w:ascii="Times New Roman" w:hAnsi="Times New Roman" w:cs="Times New Roman"/>
        </w:rPr>
        <w:t>3. Bartosch S, Fite A, Macfarlane GT</w:t>
      </w:r>
      <w:r w:rsidRPr="003421FD">
        <w:rPr>
          <w:rFonts w:ascii="Times New Roman" w:hAnsi="Times New Roman" w:cs="Times New Roman"/>
          <w:i/>
        </w:rPr>
        <w:t xml:space="preserve"> et al.</w:t>
      </w:r>
      <w:r w:rsidRPr="003421FD">
        <w:rPr>
          <w:rFonts w:ascii="Times New Roman" w:hAnsi="Times New Roman" w:cs="Times New Roman"/>
        </w:rPr>
        <w:t xml:space="preserve"> (2004) Characterization of bacterial communities in feces from healthy elderly volunteers and hospitalized elderly patients by using real-time PCR and effects of antibiotic treatment on the fecal microbiota. </w:t>
      </w:r>
      <w:r w:rsidRPr="003421FD">
        <w:rPr>
          <w:rFonts w:ascii="Times New Roman" w:hAnsi="Times New Roman" w:cs="Times New Roman"/>
          <w:i/>
        </w:rPr>
        <w:t>Applied and environmental microbiology</w:t>
      </w:r>
      <w:r w:rsidRPr="003421FD">
        <w:rPr>
          <w:rFonts w:ascii="Times New Roman" w:hAnsi="Times New Roman" w:cs="Times New Roman"/>
        </w:rPr>
        <w:t xml:space="preserve"> </w:t>
      </w:r>
      <w:r w:rsidRPr="003421FD">
        <w:rPr>
          <w:rFonts w:ascii="Times New Roman" w:hAnsi="Times New Roman" w:cs="Times New Roman"/>
          <w:b/>
        </w:rPr>
        <w:t>70</w:t>
      </w:r>
      <w:r w:rsidRPr="003421FD">
        <w:rPr>
          <w:rFonts w:ascii="Times New Roman" w:hAnsi="Times New Roman" w:cs="Times New Roman"/>
        </w:rPr>
        <w:t>, 3575-3581.</w:t>
      </w:r>
    </w:p>
    <w:p w14:paraId="0C07C5DD" w14:textId="77777777" w:rsidR="003421FD" w:rsidRPr="003421FD" w:rsidRDefault="003421FD" w:rsidP="003421FD">
      <w:pPr>
        <w:pStyle w:val="EndNoteBibliography"/>
        <w:spacing w:after="0"/>
        <w:rPr>
          <w:rFonts w:ascii="Times New Roman" w:hAnsi="Times New Roman" w:cs="Times New Roman"/>
        </w:rPr>
      </w:pPr>
      <w:r w:rsidRPr="003421FD">
        <w:rPr>
          <w:rFonts w:ascii="Times New Roman" w:hAnsi="Times New Roman" w:cs="Times New Roman"/>
        </w:rPr>
        <w:t>4. Hallam MC, Barile D, Meyrand M</w:t>
      </w:r>
      <w:r w:rsidRPr="003421FD">
        <w:rPr>
          <w:rFonts w:ascii="Times New Roman" w:hAnsi="Times New Roman" w:cs="Times New Roman"/>
          <w:i/>
        </w:rPr>
        <w:t xml:space="preserve"> et al.</w:t>
      </w:r>
      <w:r w:rsidRPr="003421FD">
        <w:rPr>
          <w:rFonts w:ascii="Times New Roman" w:hAnsi="Times New Roman" w:cs="Times New Roman"/>
        </w:rPr>
        <w:t xml:space="preserve"> (2014) Maternal high-protein or high-prebiotic-fiber diets affect maternal milk composition and gut microbiota in rat dams and their offspring. </w:t>
      </w:r>
      <w:r w:rsidRPr="003421FD">
        <w:rPr>
          <w:rFonts w:ascii="Times New Roman" w:hAnsi="Times New Roman" w:cs="Times New Roman"/>
          <w:i/>
        </w:rPr>
        <w:t>Obesity</w:t>
      </w:r>
      <w:r w:rsidRPr="003421FD">
        <w:rPr>
          <w:rFonts w:ascii="Times New Roman" w:hAnsi="Times New Roman" w:cs="Times New Roman"/>
        </w:rPr>
        <w:t xml:space="preserve"> </w:t>
      </w:r>
      <w:r w:rsidRPr="003421FD">
        <w:rPr>
          <w:rFonts w:ascii="Times New Roman" w:hAnsi="Times New Roman" w:cs="Times New Roman"/>
          <w:b/>
        </w:rPr>
        <w:t>22</w:t>
      </w:r>
      <w:r w:rsidRPr="003421FD">
        <w:rPr>
          <w:rFonts w:ascii="Times New Roman" w:hAnsi="Times New Roman" w:cs="Times New Roman"/>
        </w:rPr>
        <w:t>, 2344-2351.</w:t>
      </w:r>
    </w:p>
    <w:p w14:paraId="3244B434" w14:textId="77777777" w:rsidR="003421FD" w:rsidRPr="003421FD" w:rsidRDefault="003421FD" w:rsidP="003421FD">
      <w:pPr>
        <w:pStyle w:val="EndNoteBibliography"/>
        <w:rPr>
          <w:rFonts w:ascii="Times New Roman" w:hAnsi="Times New Roman" w:cs="Times New Roman"/>
        </w:rPr>
      </w:pPr>
      <w:r w:rsidRPr="003421FD">
        <w:rPr>
          <w:rFonts w:ascii="Times New Roman" w:hAnsi="Times New Roman" w:cs="Times New Roman"/>
        </w:rPr>
        <w:t>5. Anitha M, Reichardt F, Tabatabavakili S</w:t>
      </w:r>
      <w:r w:rsidRPr="003421FD">
        <w:rPr>
          <w:rFonts w:ascii="Times New Roman" w:hAnsi="Times New Roman" w:cs="Times New Roman"/>
          <w:i/>
        </w:rPr>
        <w:t xml:space="preserve"> et al.</w:t>
      </w:r>
      <w:r w:rsidRPr="003421FD">
        <w:rPr>
          <w:rFonts w:ascii="Times New Roman" w:hAnsi="Times New Roman" w:cs="Times New Roman"/>
        </w:rPr>
        <w:t xml:space="preserve"> (2016) Intestinal dysbiosis contributes to the delayed gastrointestinal transit in high-fat diet fed mice. </w:t>
      </w:r>
      <w:r w:rsidRPr="003421FD">
        <w:rPr>
          <w:rFonts w:ascii="Times New Roman" w:hAnsi="Times New Roman" w:cs="Times New Roman"/>
          <w:i/>
        </w:rPr>
        <w:t>Cellular and molecular gastroenterology and hepatology</w:t>
      </w:r>
      <w:r w:rsidRPr="003421FD">
        <w:rPr>
          <w:rFonts w:ascii="Times New Roman" w:hAnsi="Times New Roman" w:cs="Times New Roman"/>
        </w:rPr>
        <w:t xml:space="preserve"> </w:t>
      </w:r>
      <w:r w:rsidRPr="003421FD">
        <w:rPr>
          <w:rFonts w:ascii="Times New Roman" w:hAnsi="Times New Roman" w:cs="Times New Roman"/>
          <w:b/>
        </w:rPr>
        <w:t>2</w:t>
      </w:r>
      <w:r w:rsidRPr="003421FD">
        <w:rPr>
          <w:rFonts w:ascii="Times New Roman" w:hAnsi="Times New Roman" w:cs="Times New Roman"/>
        </w:rPr>
        <w:t>, 328-339.</w:t>
      </w:r>
    </w:p>
    <w:p w14:paraId="75B42549" w14:textId="2EEC713D" w:rsidR="00DB6D64" w:rsidRPr="007A0822" w:rsidRDefault="00A438AB" w:rsidP="007A0822">
      <w:pPr>
        <w:pStyle w:val="EndNoteBibliography"/>
        <w:ind w:left="705" w:hanging="705"/>
        <w:rPr>
          <w:rFonts w:ascii="Times New Roman" w:hAnsi="Times New Roman" w:cs="Times New Roman"/>
          <w:b/>
          <w:sz w:val="24"/>
          <w:szCs w:val="24"/>
        </w:rPr>
      </w:pPr>
      <w:r w:rsidRPr="003421FD">
        <w:rPr>
          <w:rFonts w:ascii="Times New Roman" w:hAnsi="Times New Roman" w:cs="Times New Roman"/>
        </w:rPr>
        <w:fldChar w:fldCharType="end"/>
      </w:r>
    </w:p>
    <w:sectPr w:rsidR="00DB6D64" w:rsidRPr="007A0822" w:rsidSect="001A4194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CC6465A" w14:textId="77777777" w:rsidR="00D43029" w:rsidRDefault="00D43029" w:rsidP="00616756">
      <w:pPr>
        <w:spacing w:after="0" w:line="240" w:lineRule="auto"/>
      </w:pPr>
      <w:r>
        <w:separator/>
      </w:r>
    </w:p>
  </w:endnote>
  <w:endnote w:type="continuationSeparator" w:id="0">
    <w:p w14:paraId="0A624C0A" w14:textId="77777777" w:rsidR="00D43029" w:rsidRDefault="00D43029" w:rsidP="0061675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8894C64" w14:textId="77777777" w:rsidR="00D43029" w:rsidRDefault="00D43029" w:rsidP="00616756">
      <w:pPr>
        <w:spacing w:after="0" w:line="240" w:lineRule="auto"/>
      </w:pPr>
      <w:r>
        <w:separator/>
      </w:r>
    </w:p>
  </w:footnote>
  <w:footnote w:type="continuationSeparator" w:id="0">
    <w:p w14:paraId="1B4CC840" w14:textId="77777777" w:rsidR="00D43029" w:rsidRDefault="00D43029" w:rsidP="0061675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210502778"/>
      <w:docPartObj>
        <w:docPartGallery w:val="Page Numbers (Top of Page)"/>
        <w:docPartUnique/>
      </w:docPartObj>
    </w:sdtPr>
    <w:sdtEndPr/>
    <w:sdtContent>
      <w:p w14:paraId="0C9953ED" w14:textId="3CFD1A53" w:rsidR="007E25C3" w:rsidRDefault="007E25C3">
        <w:pPr>
          <w:pStyle w:val="Kopfzeil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127872">
          <w:rPr>
            <w:noProof/>
          </w:rPr>
          <w:t>2</w:t>
        </w:r>
        <w:r>
          <w:fldChar w:fldCharType="end"/>
        </w:r>
      </w:p>
    </w:sdtContent>
  </w:sdt>
  <w:p w14:paraId="71357234" w14:textId="77777777" w:rsidR="007E25C3" w:rsidRDefault="007E25C3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F53F23"/>
    <w:multiLevelType w:val="hybridMultilevel"/>
    <w:tmpl w:val="24123928"/>
    <w:lvl w:ilvl="0" w:tplc="11C034AC">
      <w:numFmt w:val="bullet"/>
      <w:lvlText w:val="﷐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ABF688B"/>
    <w:multiLevelType w:val="hybridMultilevel"/>
    <w:tmpl w:val="5BC6482E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AC52985"/>
    <w:multiLevelType w:val="hybridMultilevel"/>
    <w:tmpl w:val="C73A9F78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0A9590D"/>
    <w:multiLevelType w:val="hybridMultilevel"/>
    <w:tmpl w:val="B268B448"/>
    <w:lvl w:ilvl="0" w:tplc="92FC5E4A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0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ctiveWritingStyle w:appName="MSWord" w:lang="de-DE" w:vendorID="64" w:dllVersion="131078" w:nlCheck="1" w:checkStyle="0"/>
  <w:activeWritingStyle w:appName="MSWord" w:lang="en-US" w:vendorID="64" w:dllVersion="131078" w:nlCheck="1" w:checkStyle="1"/>
  <w:activeWritingStyle w:appName="MSWord" w:lang="en-GB" w:vendorID="64" w:dllVersion="131078" w:nlCheck="1" w:checkStyle="1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Nutritional Scienc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avpsftdlt92vze0ewbpzrr7spx025wfse5f&quot;&gt;Mouse_trial-Converted&lt;record-ids&gt;&lt;item&gt;53&lt;/item&gt;&lt;item&gt;159&lt;/item&gt;&lt;item&gt;162&lt;/item&gt;&lt;item&gt;189&lt;/item&gt;&lt;item&gt;614&lt;/item&gt;&lt;/record-ids&gt;&lt;/item&gt;&lt;/Libraries&gt;"/>
  </w:docVars>
  <w:rsids>
    <w:rsidRoot w:val="001914F5"/>
    <w:rsid w:val="00000048"/>
    <w:rsid w:val="000001C4"/>
    <w:rsid w:val="00000FB1"/>
    <w:rsid w:val="000010AB"/>
    <w:rsid w:val="0000253D"/>
    <w:rsid w:val="0000329D"/>
    <w:rsid w:val="00005196"/>
    <w:rsid w:val="000057CE"/>
    <w:rsid w:val="0000583A"/>
    <w:rsid w:val="00005F61"/>
    <w:rsid w:val="0001030A"/>
    <w:rsid w:val="000103A7"/>
    <w:rsid w:val="00010698"/>
    <w:rsid w:val="00010788"/>
    <w:rsid w:val="00010B3B"/>
    <w:rsid w:val="00011595"/>
    <w:rsid w:val="000117E9"/>
    <w:rsid w:val="00011DEE"/>
    <w:rsid w:val="00014FA3"/>
    <w:rsid w:val="00015043"/>
    <w:rsid w:val="000150FC"/>
    <w:rsid w:val="00015AA4"/>
    <w:rsid w:val="0001655B"/>
    <w:rsid w:val="000165C0"/>
    <w:rsid w:val="000168D0"/>
    <w:rsid w:val="00016C45"/>
    <w:rsid w:val="00016FB9"/>
    <w:rsid w:val="0001732A"/>
    <w:rsid w:val="000177A1"/>
    <w:rsid w:val="00020691"/>
    <w:rsid w:val="00021F2E"/>
    <w:rsid w:val="00022146"/>
    <w:rsid w:val="000234BF"/>
    <w:rsid w:val="00026035"/>
    <w:rsid w:val="000277CF"/>
    <w:rsid w:val="00027F84"/>
    <w:rsid w:val="00030473"/>
    <w:rsid w:val="000304FC"/>
    <w:rsid w:val="0003077F"/>
    <w:rsid w:val="00031001"/>
    <w:rsid w:val="000311FA"/>
    <w:rsid w:val="000315B1"/>
    <w:rsid w:val="00032B95"/>
    <w:rsid w:val="00034347"/>
    <w:rsid w:val="000353FA"/>
    <w:rsid w:val="00035424"/>
    <w:rsid w:val="00037C66"/>
    <w:rsid w:val="00037D11"/>
    <w:rsid w:val="00041615"/>
    <w:rsid w:val="00041899"/>
    <w:rsid w:val="000420C9"/>
    <w:rsid w:val="00042263"/>
    <w:rsid w:val="0004239D"/>
    <w:rsid w:val="00042ACA"/>
    <w:rsid w:val="00043B73"/>
    <w:rsid w:val="00044C28"/>
    <w:rsid w:val="0004571F"/>
    <w:rsid w:val="00045725"/>
    <w:rsid w:val="00045DBD"/>
    <w:rsid w:val="000465FF"/>
    <w:rsid w:val="0004664B"/>
    <w:rsid w:val="0004758D"/>
    <w:rsid w:val="00047C9D"/>
    <w:rsid w:val="000501E8"/>
    <w:rsid w:val="00050854"/>
    <w:rsid w:val="000510D1"/>
    <w:rsid w:val="00051759"/>
    <w:rsid w:val="000519F2"/>
    <w:rsid w:val="00052593"/>
    <w:rsid w:val="00052765"/>
    <w:rsid w:val="00052F7E"/>
    <w:rsid w:val="000530DD"/>
    <w:rsid w:val="00053947"/>
    <w:rsid w:val="000540F4"/>
    <w:rsid w:val="00054172"/>
    <w:rsid w:val="0005652A"/>
    <w:rsid w:val="0005714C"/>
    <w:rsid w:val="0006273D"/>
    <w:rsid w:val="00063C38"/>
    <w:rsid w:val="00063C53"/>
    <w:rsid w:val="00064266"/>
    <w:rsid w:val="00064A7F"/>
    <w:rsid w:val="000657C1"/>
    <w:rsid w:val="00065D00"/>
    <w:rsid w:val="00066A9C"/>
    <w:rsid w:val="00066D11"/>
    <w:rsid w:val="000675D0"/>
    <w:rsid w:val="0006768B"/>
    <w:rsid w:val="0006771E"/>
    <w:rsid w:val="000704B7"/>
    <w:rsid w:val="000714AC"/>
    <w:rsid w:val="00071DC3"/>
    <w:rsid w:val="00072153"/>
    <w:rsid w:val="00072C73"/>
    <w:rsid w:val="00073061"/>
    <w:rsid w:val="00075B6B"/>
    <w:rsid w:val="00075BB4"/>
    <w:rsid w:val="000769AF"/>
    <w:rsid w:val="00077D1A"/>
    <w:rsid w:val="00082155"/>
    <w:rsid w:val="00082197"/>
    <w:rsid w:val="00082E88"/>
    <w:rsid w:val="0008306C"/>
    <w:rsid w:val="000846E4"/>
    <w:rsid w:val="00085060"/>
    <w:rsid w:val="0008529B"/>
    <w:rsid w:val="00087FBC"/>
    <w:rsid w:val="00090BAA"/>
    <w:rsid w:val="00090D87"/>
    <w:rsid w:val="00091368"/>
    <w:rsid w:val="000914B0"/>
    <w:rsid w:val="00092380"/>
    <w:rsid w:val="000925D8"/>
    <w:rsid w:val="0009276A"/>
    <w:rsid w:val="000937FC"/>
    <w:rsid w:val="00094063"/>
    <w:rsid w:val="00094A22"/>
    <w:rsid w:val="00094D61"/>
    <w:rsid w:val="000957DD"/>
    <w:rsid w:val="00096615"/>
    <w:rsid w:val="000A0273"/>
    <w:rsid w:val="000A031B"/>
    <w:rsid w:val="000A0AD8"/>
    <w:rsid w:val="000A163D"/>
    <w:rsid w:val="000A2791"/>
    <w:rsid w:val="000A33A6"/>
    <w:rsid w:val="000A3ABD"/>
    <w:rsid w:val="000A3F5E"/>
    <w:rsid w:val="000A5FFC"/>
    <w:rsid w:val="000A6BEB"/>
    <w:rsid w:val="000A747C"/>
    <w:rsid w:val="000A7A82"/>
    <w:rsid w:val="000A7BBA"/>
    <w:rsid w:val="000B121B"/>
    <w:rsid w:val="000B2336"/>
    <w:rsid w:val="000B30BB"/>
    <w:rsid w:val="000B3697"/>
    <w:rsid w:val="000B405E"/>
    <w:rsid w:val="000B4C53"/>
    <w:rsid w:val="000B4EC3"/>
    <w:rsid w:val="000B5965"/>
    <w:rsid w:val="000B61CC"/>
    <w:rsid w:val="000B6698"/>
    <w:rsid w:val="000B6D63"/>
    <w:rsid w:val="000B6F39"/>
    <w:rsid w:val="000B77E1"/>
    <w:rsid w:val="000B7AA9"/>
    <w:rsid w:val="000B7E91"/>
    <w:rsid w:val="000C351C"/>
    <w:rsid w:val="000C3A51"/>
    <w:rsid w:val="000C5008"/>
    <w:rsid w:val="000C571D"/>
    <w:rsid w:val="000C653C"/>
    <w:rsid w:val="000C6A05"/>
    <w:rsid w:val="000C71DD"/>
    <w:rsid w:val="000C7D73"/>
    <w:rsid w:val="000D1219"/>
    <w:rsid w:val="000D1AA6"/>
    <w:rsid w:val="000D1F54"/>
    <w:rsid w:val="000D2306"/>
    <w:rsid w:val="000D3606"/>
    <w:rsid w:val="000D3D0C"/>
    <w:rsid w:val="000D41D6"/>
    <w:rsid w:val="000D4296"/>
    <w:rsid w:val="000D45CA"/>
    <w:rsid w:val="000D47C9"/>
    <w:rsid w:val="000D4C23"/>
    <w:rsid w:val="000D52E7"/>
    <w:rsid w:val="000D6775"/>
    <w:rsid w:val="000E0024"/>
    <w:rsid w:val="000E06F9"/>
    <w:rsid w:val="000E1302"/>
    <w:rsid w:val="000E2C60"/>
    <w:rsid w:val="000E4308"/>
    <w:rsid w:val="000E4397"/>
    <w:rsid w:val="000E6A6B"/>
    <w:rsid w:val="000E6F25"/>
    <w:rsid w:val="000E76D4"/>
    <w:rsid w:val="000E7F8E"/>
    <w:rsid w:val="000F1105"/>
    <w:rsid w:val="000F1164"/>
    <w:rsid w:val="000F1DBE"/>
    <w:rsid w:val="000F2063"/>
    <w:rsid w:val="000F3566"/>
    <w:rsid w:val="000F419E"/>
    <w:rsid w:val="000F458D"/>
    <w:rsid w:val="000F4814"/>
    <w:rsid w:val="000F4C58"/>
    <w:rsid w:val="000F6BE5"/>
    <w:rsid w:val="000F727C"/>
    <w:rsid w:val="00100148"/>
    <w:rsid w:val="00100849"/>
    <w:rsid w:val="00101188"/>
    <w:rsid w:val="001012A9"/>
    <w:rsid w:val="00101FA6"/>
    <w:rsid w:val="0010214E"/>
    <w:rsid w:val="0010283A"/>
    <w:rsid w:val="001032C2"/>
    <w:rsid w:val="00103C46"/>
    <w:rsid w:val="001041A6"/>
    <w:rsid w:val="00105ED7"/>
    <w:rsid w:val="0010692F"/>
    <w:rsid w:val="00107E26"/>
    <w:rsid w:val="00110220"/>
    <w:rsid w:val="0011057D"/>
    <w:rsid w:val="0011098F"/>
    <w:rsid w:val="001111A3"/>
    <w:rsid w:val="00111CE4"/>
    <w:rsid w:val="00112969"/>
    <w:rsid w:val="00113DED"/>
    <w:rsid w:val="00113EA2"/>
    <w:rsid w:val="00116334"/>
    <w:rsid w:val="00116547"/>
    <w:rsid w:val="00116D9C"/>
    <w:rsid w:val="0011743E"/>
    <w:rsid w:val="001177A4"/>
    <w:rsid w:val="001218EC"/>
    <w:rsid w:val="001227D8"/>
    <w:rsid w:val="001229E6"/>
    <w:rsid w:val="00123A2B"/>
    <w:rsid w:val="00124098"/>
    <w:rsid w:val="00124EB1"/>
    <w:rsid w:val="0012769E"/>
    <w:rsid w:val="00127872"/>
    <w:rsid w:val="00131231"/>
    <w:rsid w:val="00132CB8"/>
    <w:rsid w:val="001334A9"/>
    <w:rsid w:val="00133F7F"/>
    <w:rsid w:val="0013401D"/>
    <w:rsid w:val="0013483F"/>
    <w:rsid w:val="00135A41"/>
    <w:rsid w:val="00136E03"/>
    <w:rsid w:val="001377BC"/>
    <w:rsid w:val="00137A35"/>
    <w:rsid w:val="00137ABB"/>
    <w:rsid w:val="001407C1"/>
    <w:rsid w:val="00140EA6"/>
    <w:rsid w:val="001415DD"/>
    <w:rsid w:val="00141900"/>
    <w:rsid w:val="0014306C"/>
    <w:rsid w:val="00143568"/>
    <w:rsid w:val="00143901"/>
    <w:rsid w:val="001444C3"/>
    <w:rsid w:val="001446EC"/>
    <w:rsid w:val="00144B21"/>
    <w:rsid w:val="00145A7A"/>
    <w:rsid w:val="00145B5B"/>
    <w:rsid w:val="00145D94"/>
    <w:rsid w:val="001468BE"/>
    <w:rsid w:val="00150373"/>
    <w:rsid w:val="00150A67"/>
    <w:rsid w:val="00150B7A"/>
    <w:rsid w:val="00151799"/>
    <w:rsid w:val="00151B34"/>
    <w:rsid w:val="00154377"/>
    <w:rsid w:val="00154DD8"/>
    <w:rsid w:val="00154EE1"/>
    <w:rsid w:val="001552DB"/>
    <w:rsid w:val="00155B8D"/>
    <w:rsid w:val="00155CC0"/>
    <w:rsid w:val="00155F58"/>
    <w:rsid w:val="0015679F"/>
    <w:rsid w:val="001569CB"/>
    <w:rsid w:val="001600CF"/>
    <w:rsid w:val="00160BAD"/>
    <w:rsid w:val="00162CA9"/>
    <w:rsid w:val="00162E64"/>
    <w:rsid w:val="00162FD3"/>
    <w:rsid w:val="00163A13"/>
    <w:rsid w:val="00164620"/>
    <w:rsid w:val="00164FDF"/>
    <w:rsid w:val="001654AE"/>
    <w:rsid w:val="001655EE"/>
    <w:rsid w:val="00165F48"/>
    <w:rsid w:val="001678F5"/>
    <w:rsid w:val="00170279"/>
    <w:rsid w:val="00170D68"/>
    <w:rsid w:val="00172259"/>
    <w:rsid w:val="001722E9"/>
    <w:rsid w:val="00172A54"/>
    <w:rsid w:val="0017396F"/>
    <w:rsid w:val="00173B5D"/>
    <w:rsid w:val="00173BB4"/>
    <w:rsid w:val="001741D8"/>
    <w:rsid w:val="00177229"/>
    <w:rsid w:val="00180B23"/>
    <w:rsid w:val="00180E6B"/>
    <w:rsid w:val="00180EFC"/>
    <w:rsid w:val="00180FB1"/>
    <w:rsid w:val="001826F1"/>
    <w:rsid w:val="00182CC8"/>
    <w:rsid w:val="001850DE"/>
    <w:rsid w:val="00185EE0"/>
    <w:rsid w:val="00187E18"/>
    <w:rsid w:val="001908EC"/>
    <w:rsid w:val="001914F5"/>
    <w:rsid w:val="00193200"/>
    <w:rsid w:val="001941B8"/>
    <w:rsid w:val="001946E3"/>
    <w:rsid w:val="00194A1F"/>
    <w:rsid w:val="00194A58"/>
    <w:rsid w:val="001953AA"/>
    <w:rsid w:val="00195D6A"/>
    <w:rsid w:val="00195F13"/>
    <w:rsid w:val="00196D78"/>
    <w:rsid w:val="00196E4B"/>
    <w:rsid w:val="00197216"/>
    <w:rsid w:val="00197D4E"/>
    <w:rsid w:val="001A07CB"/>
    <w:rsid w:val="001A135B"/>
    <w:rsid w:val="001A1413"/>
    <w:rsid w:val="001A22DE"/>
    <w:rsid w:val="001A4194"/>
    <w:rsid w:val="001A4630"/>
    <w:rsid w:val="001A50F5"/>
    <w:rsid w:val="001A589D"/>
    <w:rsid w:val="001A59CD"/>
    <w:rsid w:val="001A78D3"/>
    <w:rsid w:val="001B0392"/>
    <w:rsid w:val="001B0C5E"/>
    <w:rsid w:val="001B0E49"/>
    <w:rsid w:val="001B2919"/>
    <w:rsid w:val="001B4219"/>
    <w:rsid w:val="001B4A85"/>
    <w:rsid w:val="001B4DDA"/>
    <w:rsid w:val="001B58F1"/>
    <w:rsid w:val="001B6907"/>
    <w:rsid w:val="001B6929"/>
    <w:rsid w:val="001B6B98"/>
    <w:rsid w:val="001B6ECA"/>
    <w:rsid w:val="001C134E"/>
    <w:rsid w:val="001C1A8A"/>
    <w:rsid w:val="001C1ABA"/>
    <w:rsid w:val="001C3623"/>
    <w:rsid w:val="001C3F12"/>
    <w:rsid w:val="001C403F"/>
    <w:rsid w:val="001C454D"/>
    <w:rsid w:val="001C47EB"/>
    <w:rsid w:val="001C4A55"/>
    <w:rsid w:val="001C680C"/>
    <w:rsid w:val="001C7CA2"/>
    <w:rsid w:val="001C7FDA"/>
    <w:rsid w:val="001D0FB3"/>
    <w:rsid w:val="001D1872"/>
    <w:rsid w:val="001D1B77"/>
    <w:rsid w:val="001D334E"/>
    <w:rsid w:val="001D4CAA"/>
    <w:rsid w:val="001D4D61"/>
    <w:rsid w:val="001D5250"/>
    <w:rsid w:val="001D549D"/>
    <w:rsid w:val="001D54D1"/>
    <w:rsid w:val="001D614C"/>
    <w:rsid w:val="001D7D08"/>
    <w:rsid w:val="001E093C"/>
    <w:rsid w:val="001E1847"/>
    <w:rsid w:val="001E1DB4"/>
    <w:rsid w:val="001E2ADB"/>
    <w:rsid w:val="001E317D"/>
    <w:rsid w:val="001E3285"/>
    <w:rsid w:val="001E32A3"/>
    <w:rsid w:val="001E37C6"/>
    <w:rsid w:val="001E391E"/>
    <w:rsid w:val="001E40D1"/>
    <w:rsid w:val="001E5045"/>
    <w:rsid w:val="001E5591"/>
    <w:rsid w:val="001E5715"/>
    <w:rsid w:val="001E57A9"/>
    <w:rsid w:val="001E637F"/>
    <w:rsid w:val="001E66F4"/>
    <w:rsid w:val="001F0947"/>
    <w:rsid w:val="001F121B"/>
    <w:rsid w:val="001F200E"/>
    <w:rsid w:val="001F2A01"/>
    <w:rsid w:val="001F48B9"/>
    <w:rsid w:val="001F5AF1"/>
    <w:rsid w:val="001F63F2"/>
    <w:rsid w:val="001F6E83"/>
    <w:rsid w:val="001F6F1C"/>
    <w:rsid w:val="001F711F"/>
    <w:rsid w:val="001F7B11"/>
    <w:rsid w:val="002002B1"/>
    <w:rsid w:val="002005D8"/>
    <w:rsid w:val="00200723"/>
    <w:rsid w:val="00200EBC"/>
    <w:rsid w:val="002017B9"/>
    <w:rsid w:val="00202BA0"/>
    <w:rsid w:val="00204062"/>
    <w:rsid w:val="00204247"/>
    <w:rsid w:val="00204B11"/>
    <w:rsid w:val="00204EA9"/>
    <w:rsid w:val="00204ED3"/>
    <w:rsid w:val="00205FE9"/>
    <w:rsid w:val="00206132"/>
    <w:rsid w:val="002105A5"/>
    <w:rsid w:val="002107FE"/>
    <w:rsid w:val="002109DC"/>
    <w:rsid w:val="0021186F"/>
    <w:rsid w:val="00212295"/>
    <w:rsid w:val="00213ECC"/>
    <w:rsid w:val="00214616"/>
    <w:rsid w:val="002153E1"/>
    <w:rsid w:val="0021548E"/>
    <w:rsid w:val="00215DC0"/>
    <w:rsid w:val="00215DEF"/>
    <w:rsid w:val="00215E3E"/>
    <w:rsid w:val="00216C1E"/>
    <w:rsid w:val="00222311"/>
    <w:rsid w:val="0022245A"/>
    <w:rsid w:val="00222864"/>
    <w:rsid w:val="00222F49"/>
    <w:rsid w:val="00223D92"/>
    <w:rsid w:val="0022428B"/>
    <w:rsid w:val="00224A6A"/>
    <w:rsid w:val="002266F5"/>
    <w:rsid w:val="0022747D"/>
    <w:rsid w:val="002276F4"/>
    <w:rsid w:val="002300A4"/>
    <w:rsid w:val="00231E92"/>
    <w:rsid w:val="002327DF"/>
    <w:rsid w:val="00232E85"/>
    <w:rsid w:val="002331C0"/>
    <w:rsid w:val="00233292"/>
    <w:rsid w:val="00233533"/>
    <w:rsid w:val="00234F47"/>
    <w:rsid w:val="00235FCF"/>
    <w:rsid w:val="00236A81"/>
    <w:rsid w:val="00241F46"/>
    <w:rsid w:val="0024258E"/>
    <w:rsid w:val="002438CF"/>
    <w:rsid w:val="00243E4E"/>
    <w:rsid w:val="00245996"/>
    <w:rsid w:val="00246560"/>
    <w:rsid w:val="00246D17"/>
    <w:rsid w:val="00247415"/>
    <w:rsid w:val="00247C0F"/>
    <w:rsid w:val="00247DC3"/>
    <w:rsid w:val="0025053F"/>
    <w:rsid w:val="00250F9A"/>
    <w:rsid w:val="00251DE7"/>
    <w:rsid w:val="0025225D"/>
    <w:rsid w:val="002524AB"/>
    <w:rsid w:val="00254646"/>
    <w:rsid w:val="002546E6"/>
    <w:rsid w:val="002565CD"/>
    <w:rsid w:val="002566ED"/>
    <w:rsid w:val="002569EE"/>
    <w:rsid w:val="00260063"/>
    <w:rsid w:val="0026015B"/>
    <w:rsid w:val="00260369"/>
    <w:rsid w:val="00260AB7"/>
    <w:rsid w:val="00261741"/>
    <w:rsid w:val="0026228A"/>
    <w:rsid w:val="00263131"/>
    <w:rsid w:val="00263D9A"/>
    <w:rsid w:val="00264B5F"/>
    <w:rsid w:val="00264CC0"/>
    <w:rsid w:val="0026777A"/>
    <w:rsid w:val="00267B88"/>
    <w:rsid w:val="00267FA6"/>
    <w:rsid w:val="00271BDD"/>
    <w:rsid w:val="0027215C"/>
    <w:rsid w:val="002732F1"/>
    <w:rsid w:val="00273733"/>
    <w:rsid w:val="0027537A"/>
    <w:rsid w:val="0027547A"/>
    <w:rsid w:val="002757C0"/>
    <w:rsid w:val="0027585C"/>
    <w:rsid w:val="002764AA"/>
    <w:rsid w:val="00276D28"/>
    <w:rsid w:val="00277A2F"/>
    <w:rsid w:val="00277C98"/>
    <w:rsid w:val="002802E5"/>
    <w:rsid w:val="002814E9"/>
    <w:rsid w:val="0028229C"/>
    <w:rsid w:val="0028277D"/>
    <w:rsid w:val="00285243"/>
    <w:rsid w:val="00285604"/>
    <w:rsid w:val="00285D3B"/>
    <w:rsid w:val="002861F3"/>
    <w:rsid w:val="002863BF"/>
    <w:rsid w:val="00286C53"/>
    <w:rsid w:val="00286E8E"/>
    <w:rsid w:val="00291F78"/>
    <w:rsid w:val="00293E06"/>
    <w:rsid w:val="002945B2"/>
    <w:rsid w:val="002950A1"/>
    <w:rsid w:val="002965F3"/>
    <w:rsid w:val="00296FA4"/>
    <w:rsid w:val="0029732B"/>
    <w:rsid w:val="00297D15"/>
    <w:rsid w:val="002A05B7"/>
    <w:rsid w:val="002A0945"/>
    <w:rsid w:val="002A3B7C"/>
    <w:rsid w:val="002A3E08"/>
    <w:rsid w:val="002A41F5"/>
    <w:rsid w:val="002A45D2"/>
    <w:rsid w:val="002A4DCF"/>
    <w:rsid w:val="002A592E"/>
    <w:rsid w:val="002A5EFE"/>
    <w:rsid w:val="002A6515"/>
    <w:rsid w:val="002B075D"/>
    <w:rsid w:val="002B0A01"/>
    <w:rsid w:val="002B0D1F"/>
    <w:rsid w:val="002B2DBA"/>
    <w:rsid w:val="002B3102"/>
    <w:rsid w:val="002B41D1"/>
    <w:rsid w:val="002B460B"/>
    <w:rsid w:val="002B4830"/>
    <w:rsid w:val="002B53BC"/>
    <w:rsid w:val="002B5950"/>
    <w:rsid w:val="002B5FE4"/>
    <w:rsid w:val="002B6BB9"/>
    <w:rsid w:val="002B74C8"/>
    <w:rsid w:val="002B7AAD"/>
    <w:rsid w:val="002B7BD1"/>
    <w:rsid w:val="002B7D58"/>
    <w:rsid w:val="002C0929"/>
    <w:rsid w:val="002C117A"/>
    <w:rsid w:val="002C14F6"/>
    <w:rsid w:val="002C1BBA"/>
    <w:rsid w:val="002C1D6C"/>
    <w:rsid w:val="002C2707"/>
    <w:rsid w:val="002C29F8"/>
    <w:rsid w:val="002C2E96"/>
    <w:rsid w:val="002C4FAA"/>
    <w:rsid w:val="002C52F4"/>
    <w:rsid w:val="002C5595"/>
    <w:rsid w:val="002C6093"/>
    <w:rsid w:val="002C7D97"/>
    <w:rsid w:val="002C7FFA"/>
    <w:rsid w:val="002D09C4"/>
    <w:rsid w:val="002D2256"/>
    <w:rsid w:val="002D3E0E"/>
    <w:rsid w:val="002D4EF3"/>
    <w:rsid w:val="002D500D"/>
    <w:rsid w:val="002D526D"/>
    <w:rsid w:val="002D5950"/>
    <w:rsid w:val="002D66DF"/>
    <w:rsid w:val="002D691E"/>
    <w:rsid w:val="002D6997"/>
    <w:rsid w:val="002D6BDC"/>
    <w:rsid w:val="002D730C"/>
    <w:rsid w:val="002E17B0"/>
    <w:rsid w:val="002E289B"/>
    <w:rsid w:val="002E2A88"/>
    <w:rsid w:val="002E32E1"/>
    <w:rsid w:val="002E4648"/>
    <w:rsid w:val="002E4ACE"/>
    <w:rsid w:val="002E600C"/>
    <w:rsid w:val="002E6022"/>
    <w:rsid w:val="002E6C36"/>
    <w:rsid w:val="002E7EF5"/>
    <w:rsid w:val="002F2091"/>
    <w:rsid w:val="002F2517"/>
    <w:rsid w:val="002F44AF"/>
    <w:rsid w:val="002F4A2D"/>
    <w:rsid w:val="002F550B"/>
    <w:rsid w:val="002F58B9"/>
    <w:rsid w:val="002F7DE2"/>
    <w:rsid w:val="003001BD"/>
    <w:rsid w:val="00300D63"/>
    <w:rsid w:val="003012E5"/>
    <w:rsid w:val="003017DF"/>
    <w:rsid w:val="003023F1"/>
    <w:rsid w:val="00303016"/>
    <w:rsid w:val="0030304D"/>
    <w:rsid w:val="00303A90"/>
    <w:rsid w:val="00303D6A"/>
    <w:rsid w:val="00306999"/>
    <w:rsid w:val="00307D3C"/>
    <w:rsid w:val="003101D9"/>
    <w:rsid w:val="003110B0"/>
    <w:rsid w:val="0031180A"/>
    <w:rsid w:val="003118AB"/>
    <w:rsid w:val="003122DC"/>
    <w:rsid w:val="0031265E"/>
    <w:rsid w:val="0031293D"/>
    <w:rsid w:val="0031313B"/>
    <w:rsid w:val="003133AB"/>
    <w:rsid w:val="0031352D"/>
    <w:rsid w:val="0031353A"/>
    <w:rsid w:val="00313C1D"/>
    <w:rsid w:val="00314175"/>
    <w:rsid w:val="003142BF"/>
    <w:rsid w:val="00314679"/>
    <w:rsid w:val="00314C2F"/>
    <w:rsid w:val="003150F9"/>
    <w:rsid w:val="0031552E"/>
    <w:rsid w:val="00316EAF"/>
    <w:rsid w:val="003172F4"/>
    <w:rsid w:val="00317554"/>
    <w:rsid w:val="00321551"/>
    <w:rsid w:val="00321EC4"/>
    <w:rsid w:val="00322272"/>
    <w:rsid w:val="00322C69"/>
    <w:rsid w:val="00323203"/>
    <w:rsid w:val="00324550"/>
    <w:rsid w:val="0032487F"/>
    <w:rsid w:val="0032513F"/>
    <w:rsid w:val="00325B9C"/>
    <w:rsid w:val="00326060"/>
    <w:rsid w:val="00326BC8"/>
    <w:rsid w:val="00327C3A"/>
    <w:rsid w:val="00327C7E"/>
    <w:rsid w:val="00330BB7"/>
    <w:rsid w:val="00331971"/>
    <w:rsid w:val="00331D92"/>
    <w:rsid w:val="00332180"/>
    <w:rsid w:val="003338FA"/>
    <w:rsid w:val="003341E2"/>
    <w:rsid w:val="00334E8A"/>
    <w:rsid w:val="0033524D"/>
    <w:rsid w:val="003359D5"/>
    <w:rsid w:val="0033671D"/>
    <w:rsid w:val="00336DAE"/>
    <w:rsid w:val="003377D0"/>
    <w:rsid w:val="00340B5F"/>
    <w:rsid w:val="003414B4"/>
    <w:rsid w:val="00341A21"/>
    <w:rsid w:val="003421FD"/>
    <w:rsid w:val="00342606"/>
    <w:rsid w:val="0034286C"/>
    <w:rsid w:val="00343D44"/>
    <w:rsid w:val="00344830"/>
    <w:rsid w:val="003449F5"/>
    <w:rsid w:val="00344AB8"/>
    <w:rsid w:val="00344DB1"/>
    <w:rsid w:val="00345456"/>
    <w:rsid w:val="0034552F"/>
    <w:rsid w:val="003460F4"/>
    <w:rsid w:val="00346A3E"/>
    <w:rsid w:val="003470DC"/>
    <w:rsid w:val="00347825"/>
    <w:rsid w:val="0035072A"/>
    <w:rsid w:val="00350969"/>
    <w:rsid w:val="00350E7A"/>
    <w:rsid w:val="00351177"/>
    <w:rsid w:val="00351690"/>
    <w:rsid w:val="00352631"/>
    <w:rsid w:val="00355A6E"/>
    <w:rsid w:val="003579C4"/>
    <w:rsid w:val="00357AA4"/>
    <w:rsid w:val="00357BC1"/>
    <w:rsid w:val="0036072D"/>
    <w:rsid w:val="00361CE1"/>
    <w:rsid w:val="0036258C"/>
    <w:rsid w:val="00362C6A"/>
    <w:rsid w:val="00363B16"/>
    <w:rsid w:val="003640E1"/>
    <w:rsid w:val="003652F3"/>
    <w:rsid w:val="0036589B"/>
    <w:rsid w:val="00366082"/>
    <w:rsid w:val="00366145"/>
    <w:rsid w:val="00366892"/>
    <w:rsid w:val="00366A23"/>
    <w:rsid w:val="00370B4A"/>
    <w:rsid w:val="0037266E"/>
    <w:rsid w:val="0037293D"/>
    <w:rsid w:val="0037389B"/>
    <w:rsid w:val="00373EF2"/>
    <w:rsid w:val="00374ED3"/>
    <w:rsid w:val="00374F58"/>
    <w:rsid w:val="00375488"/>
    <w:rsid w:val="00375B38"/>
    <w:rsid w:val="003763EF"/>
    <w:rsid w:val="003771A8"/>
    <w:rsid w:val="00377D05"/>
    <w:rsid w:val="003810D9"/>
    <w:rsid w:val="00381BA7"/>
    <w:rsid w:val="0038285D"/>
    <w:rsid w:val="00382D92"/>
    <w:rsid w:val="003831AF"/>
    <w:rsid w:val="003831B5"/>
    <w:rsid w:val="00384A12"/>
    <w:rsid w:val="00384AC8"/>
    <w:rsid w:val="00385E6A"/>
    <w:rsid w:val="00386385"/>
    <w:rsid w:val="003865E0"/>
    <w:rsid w:val="0038697B"/>
    <w:rsid w:val="00387329"/>
    <w:rsid w:val="003873A0"/>
    <w:rsid w:val="00387694"/>
    <w:rsid w:val="00390F13"/>
    <w:rsid w:val="00392E34"/>
    <w:rsid w:val="00392F16"/>
    <w:rsid w:val="003939F9"/>
    <w:rsid w:val="00394D7E"/>
    <w:rsid w:val="003952AC"/>
    <w:rsid w:val="00395AE1"/>
    <w:rsid w:val="00395DC2"/>
    <w:rsid w:val="00395EDE"/>
    <w:rsid w:val="00397B4C"/>
    <w:rsid w:val="003A0988"/>
    <w:rsid w:val="003A2486"/>
    <w:rsid w:val="003A2C9F"/>
    <w:rsid w:val="003A41EA"/>
    <w:rsid w:val="003A4A12"/>
    <w:rsid w:val="003A553C"/>
    <w:rsid w:val="003A7C95"/>
    <w:rsid w:val="003B1471"/>
    <w:rsid w:val="003B19E5"/>
    <w:rsid w:val="003B34BD"/>
    <w:rsid w:val="003B34DD"/>
    <w:rsid w:val="003B3E82"/>
    <w:rsid w:val="003B4005"/>
    <w:rsid w:val="003B42D2"/>
    <w:rsid w:val="003B4A31"/>
    <w:rsid w:val="003B4D55"/>
    <w:rsid w:val="003B5313"/>
    <w:rsid w:val="003B599E"/>
    <w:rsid w:val="003B6A38"/>
    <w:rsid w:val="003B6A4B"/>
    <w:rsid w:val="003B7BA8"/>
    <w:rsid w:val="003B7C98"/>
    <w:rsid w:val="003C09F0"/>
    <w:rsid w:val="003C2208"/>
    <w:rsid w:val="003C2CE9"/>
    <w:rsid w:val="003C2E54"/>
    <w:rsid w:val="003C3A8E"/>
    <w:rsid w:val="003C3C18"/>
    <w:rsid w:val="003C5786"/>
    <w:rsid w:val="003C5F5C"/>
    <w:rsid w:val="003D098D"/>
    <w:rsid w:val="003D14DC"/>
    <w:rsid w:val="003D1648"/>
    <w:rsid w:val="003D1CE0"/>
    <w:rsid w:val="003D29C8"/>
    <w:rsid w:val="003D310F"/>
    <w:rsid w:val="003D4BAA"/>
    <w:rsid w:val="003D5CB2"/>
    <w:rsid w:val="003D5D96"/>
    <w:rsid w:val="003D6419"/>
    <w:rsid w:val="003D73FF"/>
    <w:rsid w:val="003D75B4"/>
    <w:rsid w:val="003D7CD7"/>
    <w:rsid w:val="003E012A"/>
    <w:rsid w:val="003E022E"/>
    <w:rsid w:val="003E0496"/>
    <w:rsid w:val="003E1CC1"/>
    <w:rsid w:val="003E22BE"/>
    <w:rsid w:val="003E2682"/>
    <w:rsid w:val="003E2AA0"/>
    <w:rsid w:val="003E3667"/>
    <w:rsid w:val="003E4A9F"/>
    <w:rsid w:val="003E5495"/>
    <w:rsid w:val="003E5687"/>
    <w:rsid w:val="003E602A"/>
    <w:rsid w:val="003E6084"/>
    <w:rsid w:val="003E6AA3"/>
    <w:rsid w:val="003F2BDF"/>
    <w:rsid w:val="003F2C88"/>
    <w:rsid w:val="003F2EC4"/>
    <w:rsid w:val="003F342E"/>
    <w:rsid w:val="003F34A5"/>
    <w:rsid w:val="003F4414"/>
    <w:rsid w:val="003F4574"/>
    <w:rsid w:val="003F4AFA"/>
    <w:rsid w:val="003F52ED"/>
    <w:rsid w:val="003F5DF1"/>
    <w:rsid w:val="003F6182"/>
    <w:rsid w:val="003F63DF"/>
    <w:rsid w:val="003F6879"/>
    <w:rsid w:val="003F6EB5"/>
    <w:rsid w:val="003F721A"/>
    <w:rsid w:val="003F7879"/>
    <w:rsid w:val="003F7DF4"/>
    <w:rsid w:val="004002C5"/>
    <w:rsid w:val="00400B98"/>
    <w:rsid w:val="00400D60"/>
    <w:rsid w:val="00401525"/>
    <w:rsid w:val="00401F20"/>
    <w:rsid w:val="00402AA8"/>
    <w:rsid w:val="00403422"/>
    <w:rsid w:val="00404060"/>
    <w:rsid w:val="004047E9"/>
    <w:rsid w:val="00404E0D"/>
    <w:rsid w:val="00405526"/>
    <w:rsid w:val="0040650F"/>
    <w:rsid w:val="00406B54"/>
    <w:rsid w:val="004074F4"/>
    <w:rsid w:val="00410F92"/>
    <w:rsid w:val="00411AA0"/>
    <w:rsid w:val="00412C37"/>
    <w:rsid w:val="00413754"/>
    <w:rsid w:val="00413CC8"/>
    <w:rsid w:val="004141F4"/>
    <w:rsid w:val="00414FA0"/>
    <w:rsid w:val="00415ADC"/>
    <w:rsid w:val="00415E05"/>
    <w:rsid w:val="004169DA"/>
    <w:rsid w:val="00417575"/>
    <w:rsid w:val="00417A67"/>
    <w:rsid w:val="00420E6D"/>
    <w:rsid w:val="0042130F"/>
    <w:rsid w:val="00421DB9"/>
    <w:rsid w:val="00424C65"/>
    <w:rsid w:val="00425544"/>
    <w:rsid w:val="004276C7"/>
    <w:rsid w:val="00427AB7"/>
    <w:rsid w:val="00430666"/>
    <w:rsid w:val="0043214D"/>
    <w:rsid w:val="00434D2D"/>
    <w:rsid w:val="00435CBF"/>
    <w:rsid w:val="004375BD"/>
    <w:rsid w:val="00440A14"/>
    <w:rsid w:val="00440B0A"/>
    <w:rsid w:val="004412F5"/>
    <w:rsid w:val="00441DA6"/>
    <w:rsid w:val="00443018"/>
    <w:rsid w:val="004437B7"/>
    <w:rsid w:val="004438DB"/>
    <w:rsid w:val="00444C15"/>
    <w:rsid w:val="004454A2"/>
    <w:rsid w:val="00445A04"/>
    <w:rsid w:val="004460DF"/>
    <w:rsid w:val="00446413"/>
    <w:rsid w:val="0044649E"/>
    <w:rsid w:val="0044711F"/>
    <w:rsid w:val="00447FC5"/>
    <w:rsid w:val="004504B7"/>
    <w:rsid w:val="0045093D"/>
    <w:rsid w:val="00450CF5"/>
    <w:rsid w:val="00451AF6"/>
    <w:rsid w:val="00452F0B"/>
    <w:rsid w:val="00453574"/>
    <w:rsid w:val="00456036"/>
    <w:rsid w:val="004564D2"/>
    <w:rsid w:val="00457BC3"/>
    <w:rsid w:val="00462636"/>
    <w:rsid w:val="00462A24"/>
    <w:rsid w:val="004630D1"/>
    <w:rsid w:val="00463762"/>
    <w:rsid w:val="0046385B"/>
    <w:rsid w:val="00463921"/>
    <w:rsid w:val="00463944"/>
    <w:rsid w:val="00467C2F"/>
    <w:rsid w:val="00471D12"/>
    <w:rsid w:val="004722AF"/>
    <w:rsid w:val="00472709"/>
    <w:rsid w:val="0047366B"/>
    <w:rsid w:val="004736F8"/>
    <w:rsid w:val="00474FBF"/>
    <w:rsid w:val="00475921"/>
    <w:rsid w:val="00476451"/>
    <w:rsid w:val="004769ED"/>
    <w:rsid w:val="00477522"/>
    <w:rsid w:val="00477815"/>
    <w:rsid w:val="0047791C"/>
    <w:rsid w:val="00477C0A"/>
    <w:rsid w:val="0048121B"/>
    <w:rsid w:val="0048125E"/>
    <w:rsid w:val="00481C64"/>
    <w:rsid w:val="00481EDF"/>
    <w:rsid w:val="00482302"/>
    <w:rsid w:val="00482C21"/>
    <w:rsid w:val="00482DBE"/>
    <w:rsid w:val="00483101"/>
    <w:rsid w:val="00483F4A"/>
    <w:rsid w:val="00484E01"/>
    <w:rsid w:val="00485104"/>
    <w:rsid w:val="00485597"/>
    <w:rsid w:val="0048735C"/>
    <w:rsid w:val="004873FA"/>
    <w:rsid w:val="004878AE"/>
    <w:rsid w:val="0049014A"/>
    <w:rsid w:val="00490804"/>
    <w:rsid w:val="00490CD2"/>
    <w:rsid w:val="0049103D"/>
    <w:rsid w:val="00491132"/>
    <w:rsid w:val="00492355"/>
    <w:rsid w:val="0049249E"/>
    <w:rsid w:val="00493BE4"/>
    <w:rsid w:val="00495FE6"/>
    <w:rsid w:val="00497161"/>
    <w:rsid w:val="00497533"/>
    <w:rsid w:val="00497642"/>
    <w:rsid w:val="004A0171"/>
    <w:rsid w:val="004A0573"/>
    <w:rsid w:val="004A0860"/>
    <w:rsid w:val="004A16A3"/>
    <w:rsid w:val="004A3E7C"/>
    <w:rsid w:val="004A6074"/>
    <w:rsid w:val="004B0DBE"/>
    <w:rsid w:val="004B197F"/>
    <w:rsid w:val="004B1C8F"/>
    <w:rsid w:val="004B2B11"/>
    <w:rsid w:val="004B37A4"/>
    <w:rsid w:val="004B4855"/>
    <w:rsid w:val="004B58B6"/>
    <w:rsid w:val="004B6772"/>
    <w:rsid w:val="004C03B0"/>
    <w:rsid w:val="004C04FD"/>
    <w:rsid w:val="004C168B"/>
    <w:rsid w:val="004C1D32"/>
    <w:rsid w:val="004C2A32"/>
    <w:rsid w:val="004C2B85"/>
    <w:rsid w:val="004C30A2"/>
    <w:rsid w:val="004C46F2"/>
    <w:rsid w:val="004C578A"/>
    <w:rsid w:val="004C5D43"/>
    <w:rsid w:val="004C5F2B"/>
    <w:rsid w:val="004C606D"/>
    <w:rsid w:val="004C6218"/>
    <w:rsid w:val="004C6351"/>
    <w:rsid w:val="004C690C"/>
    <w:rsid w:val="004C786A"/>
    <w:rsid w:val="004C7EF4"/>
    <w:rsid w:val="004D0F93"/>
    <w:rsid w:val="004D0FFB"/>
    <w:rsid w:val="004D103A"/>
    <w:rsid w:val="004D1586"/>
    <w:rsid w:val="004D1839"/>
    <w:rsid w:val="004D1D75"/>
    <w:rsid w:val="004D2C6F"/>
    <w:rsid w:val="004D36A8"/>
    <w:rsid w:val="004D36EA"/>
    <w:rsid w:val="004D374A"/>
    <w:rsid w:val="004D451C"/>
    <w:rsid w:val="004D4C8A"/>
    <w:rsid w:val="004D514D"/>
    <w:rsid w:val="004D5553"/>
    <w:rsid w:val="004D754B"/>
    <w:rsid w:val="004D7656"/>
    <w:rsid w:val="004D7AFE"/>
    <w:rsid w:val="004E0715"/>
    <w:rsid w:val="004E096D"/>
    <w:rsid w:val="004E0CDD"/>
    <w:rsid w:val="004E2501"/>
    <w:rsid w:val="004E2A9F"/>
    <w:rsid w:val="004E3EC2"/>
    <w:rsid w:val="004E457E"/>
    <w:rsid w:val="004E5E8D"/>
    <w:rsid w:val="004E7750"/>
    <w:rsid w:val="004E7FC6"/>
    <w:rsid w:val="004F0469"/>
    <w:rsid w:val="004F183E"/>
    <w:rsid w:val="004F1B6D"/>
    <w:rsid w:val="004F1CDA"/>
    <w:rsid w:val="004F22E6"/>
    <w:rsid w:val="004F27D1"/>
    <w:rsid w:val="004F355E"/>
    <w:rsid w:val="004F3586"/>
    <w:rsid w:val="004F3641"/>
    <w:rsid w:val="004F3A5E"/>
    <w:rsid w:val="004F3C71"/>
    <w:rsid w:val="004F427D"/>
    <w:rsid w:val="004F44BA"/>
    <w:rsid w:val="004F51E4"/>
    <w:rsid w:val="004F563E"/>
    <w:rsid w:val="004F589B"/>
    <w:rsid w:val="004F64B4"/>
    <w:rsid w:val="004F6889"/>
    <w:rsid w:val="004F7673"/>
    <w:rsid w:val="004F7977"/>
    <w:rsid w:val="005003AD"/>
    <w:rsid w:val="00500FCF"/>
    <w:rsid w:val="005011FD"/>
    <w:rsid w:val="00502387"/>
    <w:rsid w:val="00502813"/>
    <w:rsid w:val="005036B9"/>
    <w:rsid w:val="00503818"/>
    <w:rsid w:val="00505D75"/>
    <w:rsid w:val="00505F6D"/>
    <w:rsid w:val="00506026"/>
    <w:rsid w:val="005069DF"/>
    <w:rsid w:val="0050713F"/>
    <w:rsid w:val="00510916"/>
    <w:rsid w:val="00510CE6"/>
    <w:rsid w:val="00510DDA"/>
    <w:rsid w:val="0051132F"/>
    <w:rsid w:val="00511B53"/>
    <w:rsid w:val="0051308E"/>
    <w:rsid w:val="00513242"/>
    <w:rsid w:val="00513A0B"/>
    <w:rsid w:val="00513D6E"/>
    <w:rsid w:val="0051461B"/>
    <w:rsid w:val="00515F85"/>
    <w:rsid w:val="00516826"/>
    <w:rsid w:val="00516C81"/>
    <w:rsid w:val="005175A6"/>
    <w:rsid w:val="005176FB"/>
    <w:rsid w:val="005179A0"/>
    <w:rsid w:val="00517BC2"/>
    <w:rsid w:val="00520158"/>
    <w:rsid w:val="0052044F"/>
    <w:rsid w:val="00520DD0"/>
    <w:rsid w:val="00520F11"/>
    <w:rsid w:val="00520F7E"/>
    <w:rsid w:val="00521485"/>
    <w:rsid w:val="0052172E"/>
    <w:rsid w:val="00521B0B"/>
    <w:rsid w:val="00521B8D"/>
    <w:rsid w:val="005221DC"/>
    <w:rsid w:val="0052223F"/>
    <w:rsid w:val="00522431"/>
    <w:rsid w:val="005233E6"/>
    <w:rsid w:val="005238C2"/>
    <w:rsid w:val="00523943"/>
    <w:rsid w:val="00523A31"/>
    <w:rsid w:val="005245CA"/>
    <w:rsid w:val="00524BE7"/>
    <w:rsid w:val="00524C98"/>
    <w:rsid w:val="00525040"/>
    <w:rsid w:val="00525125"/>
    <w:rsid w:val="00526912"/>
    <w:rsid w:val="00527D2F"/>
    <w:rsid w:val="005303A4"/>
    <w:rsid w:val="005306FE"/>
    <w:rsid w:val="00530A72"/>
    <w:rsid w:val="00530F9B"/>
    <w:rsid w:val="005316AE"/>
    <w:rsid w:val="00531D96"/>
    <w:rsid w:val="00532128"/>
    <w:rsid w:val="00533889"/>
    <w:rsid w:val="00533C74"/>
    <w:rsid w:val="00533D66"/>
    <w:rsid w:val="00534093"/>
    <w:rsid w:val="005349FB"/>
    <w:rsid w:val="0053564B"/>
    <w:rsid w:val="0053577E"/>
    <w:rsid w:val="00535E71"/>
    <w:rsid w:val="00537507"/>
    <w:rsid w:val="0054098F"/>
    <w:rsid w:val="005431BD"/>
    <w:rsid w:val="00543FE1"/>
    <w:rsid w:val="00545281"/>
    <w:rsid w:val="00547395"/>
    <w:rsid w:val="00547DD2"/>
    <w:rsid w:val="00550397"/>
    <w:rsid w:val="00551A8B"/>
    <w:rsid w:val="00552437"/>
    <w:rsid w:val="00552CAC"/>
    <w:rsid w:val="00553E6A"/>
    <w:rsid w:val="00554994"/>
    <w:rsid w:val="00554D99"/>
    <w:rsid w:val="005553D9"/>
    <w:rsid w:val="00556CFF"/>
    <w:rsid w:val="00557EC5"/>
    <w:rsid w:val="00557F4C"/>
    <w:rsid w:val="005611D2"/>
    <w:rsid w:val="00561688"/>
    <w:rsid w:val="00561CEB"/>
    <w:rsid w:val="005621CE"/>
    <w:rsid w:val="00562738"/>
    <w:rsid w:val="00562FBD"/>
    <w:rsid w:val="00563A7E"/>
    <w:rsid w:val="00564331"/>
    <w:rsid w:val="00564387"/>
    <w:rsid w:val="00564914"/>
    <w:rsid w:val="005653E1"/>
    <w:rsid w:val="00565CE1"/>
    <w:rsid w:val="00566207"/>
    <w:rsid w:val="00570BFD"/>
    <w:rsid w:val="005716BE"/>
    <w:rsid w:val="005718D4"/>
    <w:rsid w:val="00571CBD"/>
    <w:rsid w:val="00572467"/>
    <w:rsid w:val="00572C13"/>
    <w:rsid w:val="00572F60"/>
    <w:rsid w:val="00573499"/>
    <w:rsid w:val="00573F17"/>
    <w:rsid w:val="00574CA6"/>
    <w:rsid w:val="00575F6D"/>
    <w:rsid w:val="00576016"/>
    <w:rsid w:val="00576BAC"/>
    <w:rsid w:val="00576D0B"/>
    <w:rsid w:val="0057788A"/>
    <w:rsid w:val="00577A55"/>
    <w:rsid w:val="0058190C"/>
    <w:rsid w:val="00582750"/>
    <w:rsid w:val="00582EB5"/>
    <w:rsid w:val="00583499"/>
    <w:rsid w:val="005840F7"/>
    <w:rsid w:val="00584388"/>
    <w:rsid w:val="005846B1"/>
    <w:rsid w:val="005858D2"/>
    <w:rsid w:val="00585986"/>
    <w:rsid w:val="00586778"/>
    <w:rsid w:val="00586B9D"/>
    <w:rsid w:val="00587923"/>
    <w:rsid w:val="00587979"/>
    <w:rsid w:val="00587BE4"/>
    <w:rsid w:val="00590765"/>
    <w:rsid w:val="00590D79"/>
    <w:rsid w:val="005916B0"/>
    <w:rsid w:val="00591802"/>
    <w:rsid w:val="005926E6"/>
    <w:rsid w:val="0059270E"/>
    <w:rsid w:val="00592814"/>
    <w:rsid w:val="0059292A"/>
    <w:rsid w:val="005933E5"/>
    <w:rsid w:val="00596C27"/>
    <w:rsid w:val="00596FA6"/>
    <w:rsid w:val="00597E8D"/>
    <w:rsid w:val="005A08AB"/>
    <w:rsid w:val="005A0DDB"/>
    <w:rsid w:val="005A13D2"/>
    <w:rsid w:val="005A1460"/>
    <w:rsid w:val="005A1BA2"/>
    <w:rsid w:val="005A1DA0"/>
    <w:rsid w:val="005A1E9C"/>
    <w:rsid w:val="005A232A"/>
    <w:rsid w:val="005A2784"/>
    <w:rsid w:val="005A3B77"/>
    <w:rsid w:val="005A3BFD"/>
    <w:rsid w:val="005A7160"/>
    <w:rsid w:val="005A78FA"/>
    <w:rsid w:val="005B0A5C"/>
    <w:rsid w:val="005B13E3"/>
    <w:rsid w:val="005B1D51"/>
    <w:rsid w:val="005B1D6C"/>
    <w:rsid w:val="005B3CBB"/>
    <w:rsid w:val="005B4870"/>
    <w:rsid w:val="005B4FCA"/>
    <w:rsid w:val="005B51EF"/>
    <w:rsid w:val="005B5A75"/>
    <w:rsid w:val="005B7C3B"/>
    <w:rsid w:val="005B7F80"/>
    <w:rsid w:val="005C0383"/>
    <w:rsid w:val="005C0428"/>
    <w:rsid w:val="005C06F4"/>
    <w:rsid w:val="005C2D46"/>
    <w:rsid w:val="005C3E3E"/>
    <w:rsid w:val="005C4996"/>
    <w:rsid w:val="005C4D40"/>
    <w:rsid w:val="005C4E94"/>
    <w:rsid w:val="005C5456"/>
    <w:rsid w:val="005C5C03"/>
    <w:rsid w:val="005C5CF1"/>
    <w:rsid w:val="005C5DC7"/>
    <w:rsid w:val="005C6E71"/>
    <w:rsid w:val="005C7D1B"/>
    <w:rsid w:val="005D031E"/>
    <w:rsid w:val="005D0837"/>
    <w:rsid w:val="005D0F2C"/>
    <w:rsid w:val="005D13C5"/>
    <w:rsid w:val="005D1EE6"/>
    <w:rsid w:val="005D1F7B"/>
    <w:rsid w:val="005D22A1"/>
    <w:rsid w:val="005D35C0"/>
    <w:rsid w:val="005D3861"/>
    <w:rsid w:val="005D3C9B"/>
    <w:rsid w:val="005D3CDF"/>
    <w:rsid w:val="005D4051"/>
    <w:rsid w:val="005D4FEC"/>
    <w:rsid w:val="005D53B7"/>
    <w:rsid w:val="005D5911"/>
    <w:rsid w:val="005D6AF3"/>
    <w:rsid w:val="005D7B0E"/>
    <w:rsid w:val="005E05DC"/>
    <w:rsid w:val="005E0B17"/>
    <w:rsid w:val="005E183A"/>
    <w:rsid w:val="005E2B8F"/>
    <w:rsid w:val="005E46DC"/>
    <w:rsid w:val="005E5E55"/>
    <w:rsid w:val="005E6F62"/>
    <w:rsid w:val="005E7978"/>
    <w:rsid w:val="005E7ED9"/>
    <w:rsid w:val="005F0045"/>
    <w:rsid w:val="005F0C65"/>
    <w:rsid w:val="005F2E01"/>
    <w:rsid w:val="005F2E0E"/>
    <w:rsid w:val="005F32AD"/>
    <w:rsid w:val="005F33DD"/>
    <w:rsid w:val="005F4981"/>
    <w:rsid w:val="005F498C"/>
    <w:rsid w:val="005F4AE1"/>
    <w:rsid w:val="005F528D"/>
    <w:rsid w:val="005F556E"/>
    <w:rsid w:val="006022F7"/>
    <w:rsid w:val="006043ED"/>
    <w:rsid w:val="00604ED8"/>
    <w:rsid w:val="006062E0"/>
    <w:rsid w:val="006065AC"/>
    <w:rsid w:val="00606CC2"/>
    <w:rsid w:val="00606E00"/>
    <w:rsid w:val="006076D6"/>
    <w:rsid w:val="00607913"/>
    <w:rsid w:val="00607990"/>
    <w:rsid w:val="00611754"/>
    <w:rsid w:val="00612E35"/>
    <w:rsid w:val="00612ED6"/>
    <w:rsid w:val="00614A6F"/>
    <w:rsid w:val="00615F83"/>
    <w:rsid w:val="00616071"/>
    <w:rsid w:val="00616756"/>
    <w:rsid w:val="00620022"/>
    <w:rsid w:val="00620694"/>
    <w:rsid w:val="0062093F"/>
    <w:rsid w:val="00620E85"/>
    <w:rsid w:val="00620EB1"/>
    <w:rsid w:val="006217A2"/>
    <w:rsid w:val="00621AA2"/>
    <w:rsid w:val="00623832"/>
    <w:rsid w:val="006242A0"/>
    <w:rsid w:val="0062554B"/>
    <w:rsid w:val="006259D5"/>
    <w:rsid w:val="00625AF8"/>
    <w:rsid w:val="00627861"/>
    <w:rsid w:val="00627EFF"/>
    <w:rsid w:val="006300C2"/>
    <w:rsid w:val="00630699"/>
    <w:rsid w:val="00630A0F"/>
    <w:rsid w:val="00632B77"/>
    <w:rsid w:val="00633A79"/>
    <w:rsid w:val="00633C8D"/>
    <w:rsid w:val="00634718"/>
    <w:rsid w:val="00634A34"/>
    <w:rsid w:val="00634C41"/>
    <w:rsid w:val="006358F6"/>
    <w:rsid w:val="00636BFD"/>
    <w:rsid w:val="00637FA0"/>
    <w:rsid w:val="00640395"/>
    <w:rsid w:val="006405EC"/>
    <w:rsid w:val="0064142E"/>
    <w:rsid w:val="00641AF9"/>
    <w:rsid w:val="00642725"/>
    <w:rsid w:val="0064274D"/>
    <w:rsid w:val="00642A3A"/>
    <w:rsid w:val="00643733"/>
    <w:rsid w:val="006445CF"/>
    <w:rsid w:val="00644F23"/>
    <w:rsid w:val="006450EA"/>
    <w:rsid w:val="00645C91"/>
    <w:rsid w:val="00646E76"/>
    <w:rsid w:val="006474E8"/>
    <w:rsid w:val="00647954"/>
    <w:rsid w:val="006500DC"/>
    <w:rsid w:val="00650440"/>
    <w:rsid w:val="00650CEE"/>
    <w:rsid w:val="0065143E"/>
    <w:rsid w:val="006518D4"/>
    <w:rsid w:val="00651E3D"/>
    <w:rsid w:val="006524E0"/>
    <w:rsid w:val="006529DB"/>
    <w:rsid w:val="00652B4C"/>
    <w:rsid w:val="00653B5A"/>
    <w:rsid w:val="00654BB1"/>
    <w:rsid w:val="00654FCB"/>
    <w:rsid w:val="006567FE"/>
    <w:rsid w:val="006571F2"/>
    <w:rsid w:val="00657970"/>
    <w:rsid w:val="00657DC3"/>
    <w:rsid w:val="00660512"/>
    <w:rsid w:val="00662E89"/>
    <w:rsid w:val="006648FC"/>
    <w:rsid w:val="006657C8"/>
    <w:rsid w:val="00665B72"/>
    <w:rsid w:val="00665CB9"/>
    <w:rsid w:val="00666024"/>
    <w:rsid w:val="006660F4"/>
    <w:rsid w:val="00670B66"/>
    <w:rsid w:val="006717D7"/>
    <w:rsid w:val="006723D0"/>
    <w:rsid w:val="006727D5"/>
    <w:rsid w:val="00672CBC"/>
    <w:rsid w:val="00672D5D"/>
    <w:rsid w:val="00673C52"/>
    <w:rsid w:val="00674580"/>
    <w:rsid w:val="00675882"/>
    <w:rsid w:val="006766C4"/>
    <w:rsid w:val="00676A60"/>
    <w:rsid w:val="00676C30"/>
    <w:rsid w:val="00676F1E"/>
    <w:rsid w:val="00677196"/>
    <w:rsid w:val="0068006B"/>
    <w:rsid w:val="00680189"/>
    <w:rsid w:val="00680580"/>
    <w:rsid w:val="00681A6A"/>
    <w:rsid w:val="006826A4"/>
    <w:rsid w:val="00682949"/>
    <w:rsid w:val="00683417"/>
    <w:rsid w:val="0068367F"/>
    <w:rsid w:val="006839CC"/>
    <w:rsid w:val="00684E08"/>
    <w:rsid w:val="00685590"/>
    <w:rsid w:val="006855F3"/>
    <w:rsid w:val="006860C2"/>
    <w:rsid w:val="00686AA8"/>
    <w:rsid w:val="00687F85"/>
    <w:rsid w:val="00690FC2"/>
    <w:rsid w:val="00691171"/>
    <w:rsid w:val="00691FC5"/>
    <w:rsid w:val="00691FDB"/>
    <w:rsid w:val="006922EB"/>
    <w:rsid w:val="0069253C"/>
    <w:rsid w:val="00694E75"/>
    <w:rsid w:val="006951EA"/>
    <w:rsid w:val="006953D7"/>
    <w:rsid w:val="006970C8"/>
    <w:rsid w:val="00697777"/>
    <w:rsid w:val="006977DF"/>
    <w:rsid w:val="006A0FCE"/>
    <w:rsid w:val="006A194E"/>
    <w:rsid w:val="006A2635"/>
    <w:rsid w:val="006A34F9"/>
    <w:rsid w:val="006A37DE"/>
    <w:rsid w:val="006A3C1E"/>
    <w:rsid w:val="006A4884"/>
    <w:rsid w:val="006A4BBB"/>
    <w:rsid w:val="006A541D"/>
    <w:rsid w:val="006A5EAA"/>
    <w:rsid w:val="006A5FEE"/>
    <w:rsid w:val="006A632B"/>
    <w:rsid w:val="006A6486"/>
    <w:rsid w:val="006A6F80"/>
    <w:rsid w:val="006A796A"/>
    <w:rsid w:val="006B20C5"/>
    <w:rsid w:val="006B287E"/>
    <w:rsid w:val="006B2CFF"/>
    <w:rsid w:val="006B4DBF"/>
    <w:rsid w:val="006B587A"/>
    <w:rsid w:val="006B61B5"/>
    <w:rsid w:val="006B7111"/>
    <w:rsid w:val="006B7910"/>
    <w:rsid w:val="006C092D"/>
    <w:rsid w:val="006C12A7"/>
    <w:rsid w:val="006C15BC"/>
    <w:rsid w:val="006C19B2"/>
    <w:rsid w:val="006C1D47"/>
    <w:rsid w:val="006C34AD"/>
    <w:rsid w:val="006C3805"/>
    <w:rsid w:val="006C3D23"/>
    <w:rsid w:val="006C4F66"/>
    <w:rsid w:val="006C5492"/>
    <w:rsid w:val="006C55E5"/>
    <w:rsid w:val="006C605C"/>
    <w:rsid w:val="006C6179"/>
    <w:rsid w:val="006C6335"/>
    <w:rsid w:val="006C69FD"/>
    <w:rsid w:val="006C6F2D"/>
    <w:rsid w:val="006D0F2E"/>
    <w:rsid w:val="006D0FE8"/>
    <w:rsid w:val="006D147B"/>
    <w:rsid w:val="006D18FA"/>
    <w:rsid w:val="006D3DB5"/>
    <w:rsid w:val="006D4092"/>
    <w:rsid w:val="006D4AB6"/>
    <w:rsid w:val="006D6E3A"/>
    <w:rsid w:val="006D7973"/>
    <w:rsid w:val="006D7CBD"/>
    <w:rsid w:val="006E02AC"/>
    <w:rsid w:val="006E03E2"/>
    <w:rsid w:val="006E07E9"/>
    <w:rsid w:val="006E0B70"/>
    <w:rsid w:val="006E1058"/>
    <w:rsid w:val="006E1B20"/>
    <w:rsid w:val="006E23DC"/>
    <w:rsid w:val="006E25FE"/>
    <w:rsid w:val="006E45DC"/>
    <w:rsid w:val="006E5631"/>
    <w:rsid w:val="006E56CC"/>
    <w:rsid w:val="006E5705"/>
    <w:rsid w:val="006E65FB"/>
    <w:rsid w:val="006E7137"/>
    <w:rsid w:val="006E7CCC"/>
    <w:rsid w:val="006F0016"/>
    <w:rsid w:val="006F1637"/>
    <w:rsid w:val="006F2E46"/>
    <w:rsid w:val="006F2F60"/>
    <w:rsid w:val="006F34EB"/>
    <w:rsid w:val="006F35BC"/>
    <w:rsid w:val="006F3C6A"/>
    <w:rsid w:val="006F4488"/>
    <w:rsid w:val="006F5C28"/>
    <w:rsid w:val="006F651C"/>
    <w:rsid w:val="006F6759"/>
    <w:rsid w:val="006F6926"/>
    <w:rsid w:val="006F730A"/>
    <w:rsid w:val="006F773A"/>
    <w:rsid w:val="007006F6"/>
    <w:rsid w:val="00702690"/>
    <w:rsid w:val="007027C6"/>
    <w:rsid w:val="00702874"/>
    <w:rsid w:val="0070425B"/>
    <w:rsid w:val="00704808"/>
    <w:rsid w:val="00704C39"/>
    <w:rsid w:val="00705063"/>
    <w:rsid w:val="00705595"/>
    <w:rsid w:val="00706538"/>
    <w:rsid w:val="00706746"/>
    <w:rsid w:val="00707D57"/>
    <w:rsid w:val="0071067B"/>
    <w:rsid w:val="00710F58"/>
    <w:rsid w:val="007112D5"/>
    <w:rsid w:val="0071218D"/>
    <w:rsid w:val="00712EFC"/>
    <w:rsid w:val="00714062"/>
    <w:rsid w:val="0071524D"/>
    <w:rsid w:val="00715FA3"/>
    <w:rsid w:val="007172E3"/>
    <w:rsid w:val="00720F40"/>
    <w:rsid w:val="00721F1D"/>
    <w:rsid w:val="00722ED8"/>
    <w:rsid w:val="007233AC"/>
    <w:rsid w:val="00724622"/>
    <w:rsid w:val="00726F88"/>
    <w:rsid w:val="00730656"/>
    <w:rsid w:val="00731187"/>
    <w:rsid w:val="00731259"/>
    <w:rsid w:val="007314AF"/>
    <w:rsid w:val="00731878"/>
    <w:rsid w:val="00731B20"/>
    <w:rsid w:val="00733753"/>
    <w:rsid w:val="00733C19"/>
    <w:rsid w:val="007347CF"/>
    <w:rsid w:val="007359CD"/>
    <w:rsid w:val="00735ACD"/>
    <w:rsid w:val="007363CB"/>
    <w:rsid w:val="00736A1E"/>
    <w:rsid w:val="0074065C"/>
    <w:rsid w:val="00740CC7"/>
    <w:rsid w:val="007416D8"/>
    <w:rsid w:val="00741AB5"/>
    <w:rsid w:val="007428A2"/>
    <w:rsid w:val="007432C5"/>
    <w:rsid w:val="007437DE"/>
    <w:rsid w:val="00743A7F"/>
    <w:rsid w:val="0074438A"/>
    <w:rsid w:val="00744CD9"/>
    <w:rsid w:val="00745435"/>
    <w:rsid w:val="0074617B"/>
    <w:rsid w:val="00746669"/>
    <w:rsid w:val="007468A2"/>
    <w:rsid w:val="0075072C"/>
    <w:rsid w:val="007507CB"/>
    <w:rsid w:val="00751290"/>
    <w:rsid w:val="00752881"/>
    <w:rsid w:val="0075350C"/>
    <w:rsid w:val="00753B1D"/>
    <w:rsid w:val="00754BF2"/>
    <w:rsid w:val="00755295"/>
    <w:rsid w:val="00755947"/>
    <w:rsid w:val="00755EBC"/>
    <w:rsid w:val="00756887"/>
    <w:rsid w:val="00756B6D"/>
    <w:rsid w:val="00756F11"/>
    <w:rsid w:val="00756FCC"/>
    <w:rsid w:val="0076034C"/>
    <w:rsid w:val="007616EB"/>
    <w:rsid w:val="00763D6C"/>
    <w:rsid w:val="00763DB3"/>
    <w:rsid w:val="00764465"/>
    <w:rsid w:val="00765571"/>
    <w:rsid w:val="00765B0D"/>
    <w:rsid w:val="00766F2E"/>
    <w:rsid w:val="00767654"/>
    <w:rsid w:val="00767EDC"/>
    <w:rsid w:val="007711C1"/>
    <w:rsid w:val="00771254"/>
    <w:rsid w:val="007715C1"/>
    <w:rsid w:val="00771CC6"/>
    <w:rsid w:val="0077207D"/>
    <w:rsid w:val="00772516"/>
    <w:rsid w:val="00772FA2"/>
    <w:rsid w:val="007734E6"/>
    <w:rsid w:val="00773AC4"/>
    <w:rsid w:val="00774393"/>
    <w:rsid w:val="007747E6"/>
    <w:rsid w:val="00776179"/>
    <w:rsid w:val="00777B00"/>
    <w:rsid w:val="00781433"/>
    <w:rsid w:val="00782347"/>
    <w:rsid w:val="00784DC7"/>
    <w:rsid w:val="00785287"/>
    <w:rsid w:val="007864B3"/>
    <w:rsid w:val="00786A26"/>
    <w:rsid w:val="00790481"/>
    <w:rsid w:val="00792179"/>
    <w:rsid w:val="00792614"/>
    <w:rsid w:val="00792DC8"/>
    <w:rsid w:val="007930FB"/>
    <w:rsid w:val="0079371D"/>
    <w:rsid w:val="00793933"/>
    <w:rsid w:val="00793AF6"/>
    <w:rsid w:val="00793F8B"/>
    <w:rsid w:val="007941F3"/>
    <w:rsid w:val="00794343"/>
    <w:rsid w:val="00796B31"/>
    <w:rsid w:val="00796BBE"/>
    <w:rsid w:val="00796E5E"/>
    <w:rsid w:val="007A0123"/>
    <w:rsid w:val="007A0741"/>
    <w:rsid w:val="007A0822"/>
    <w:rsid w:val="007A1893"/>
    <w:rsid w:val="007A230F"/>
    <w:rsid w:val="007A28B5"/>
    <w:rsid w:val="007A2B0D"/>
    <w:rsid w:val="007A31EB"/>
    <w:rsid w:val="007A348A"/>
    <w:rsid w:val="007A398D"/>
    <w:rsid w:val="007A39E0"/>
    <w:rsid w:val="007A438E"/>
    <w:rsid w:val="007A4E47"/>
    <w:rsid w:val="007A5051"/>
    <w:rsid w:val="007A5C87"/>
    <w:rsid w:val="007A7366"/>
    <w:rsid w:val="007A748D"/>
    <w:rsid w:val="007A78A2"/>
    <w:rsid w:val="007A7D79"/>
    <w:rsid w:val="007B0727"/>
    <w:rsid w:val="007B1B6A"/>
    <w:rsid w:val="007B1D0C"/>
    <w:rsid w:val="007B1F45"/>
    <w:rsid w:val="007B2075"/>
    <w:rsid w:val="007B23AD"/>
    <w:rsid w:val="007B2FC3"/>
    <w:rsid w:val="007B3055"/>
    <w:rsid w:val="007B3850"/>
    <w:rsid w:val="007B38D6"/>
    <w:rsid w:val="007B41ED"/>
    <w:rsid w:val="007B4245"/>
    <w:rsid w:val="007B4381"/>
    <w:rsid w:val="007B473D"/>
    <w:rsid w:val="007B52AA"/>
    <w:rsid w:val="007B7F46"/>
    <w:rsid w:val="007C00EA"/>
    <w:rsid w:val="007C06EE"/>
    <w:rsid w:val="007C0865"/>
    <w:rsid w:val="007C0E96"/>
    <w:rsid w:val="007C1465"/>
    <w:rsid w:val="007C2C0D"/>
    <w:rsid w:val="007C3448"/>
    <w:rsid w:val="007C3722"/>
    <w:rsid w:val="007C458F"/>
    <w:rsid w:val="007C63F2"/>
    <w:rsid w:val="007C7852"/>
    <w:rsid w:val="007D0183"/>
    <w:rsid w:val="007D058F"/>
    <w:rsid w:val="007D1490"/>
    <w:rsid w:val="007D3453"/>
    <w:rsid w:val="007D4297"/>
    <w:rsid w:val="007D42CA"/>
    <w:rsid w:val="007D4FF7"/>
    <w:rsid w:val="007D52DC"/>
    <w:rsid w:val="007D5520"/>
    <w:rsid w:val="007D63ED"/>
    <w:rsid w:val="007D6661"/>
    <w:rsid w:val="007D7668"/>
    <w:rsid w:val="007D7E26"/>
    <w:rsid w:val="007E06D2"/>
    <w:rsid w:val="007E0781"/>
    <w:rsid w:val="007E18ED"/>
    <w:rsid w:val="007E25C3"/>
    <w:rsid w:val="007E27D9"/>
    <w:rsid w:val="007E2AE6"/>
    <w:rsid w:val="007E3E2C"/>
    <w:rsid w:val="007E5144"/>
    <w:rsid w:val="007E7E5B"/>
    <w:rsid w:val="007F13FD"/>
    <w:rsid w:val="007F220A"/>
    <w:rsid w:val="007F3135"/>
    <w:rsid w:val="007F32F6"/>
    <w:rsid w:val="007F4352"/>
    <w:rsid w:val="007F5646"/>
    <w:rsid w:val="007F6095"/>
    <w:rsid w:val="007F76B6"/>
    <w:rsid w:val="007F7888"/>
    <w:rsid w:val="007F7B28"/>
    <w:rsid w:val="007F7B57"/>
    <w:rsid w:val="007F7FD9"/>
    <w:rsid w:val="00800394"/>
    <w:rsid w:val="00800511"/>
    <w:rsid w:val="008014A3"/>
    <w:rsid w:val="00802CCE"/>
    <w:rsid w:val="00803BF0"/>
    <w:rsid w:val="00803F77"/>
    <w:rsid w:val="00803FC0"/>
    <w:rsid w:val="00804238"/>
    <w:rsid w:val="008048D3"/>
    <w:rsid w:val="008054AB"/>
    <w:rsid w:val="00805851"/>
    <w:rsid w:val="008063D0"/>
    <w:rsid w:val="00806909"/>
    <w:rsid w:val="00806EC1"/>
    <w:rsid w:val="00806F4E"/>
    <w:rsid w:val="00807029"/>
    <w:rsid w:val="0081169D"/>
    <w:rsid w:val="008123D4"/>
    <w:rsid w:val="00812A97"/>
    <w:rsid w:val="008131E7"/>
    <w:rsid w:val="0081346A"/>
    <w:rsid w:val="008136A0"/>
    <w:rsid w:val="008138FC"/>
    <w:rsid w:val="00813FBA"/>
    <w:rsid w:val="00813FE0"/>
    <w:rsid w:val="00814224"/>
    <w:rsid w:val="00814ED4"/>
    <w:rsid w:val="00815437"/>
    <w:rsid w:val="00815758"/>
    <w:rsid w:val="008163C1"/>
    <w:rsid w:val="00817A31"/>
    <w:rsid w:val="00817AEE"/>
    <w:rsid w:val="00820539"/>
    <w:rsid w:val="00822527"/>
    <w:rsid w:val="00822A13"/>
    <w:rsid w:val="00822C43"/>
    <w:rsid w:val="008237C4"/>
    <w:rsid w:val="00823CD1"/>
    <w:rsid w:val="00824FD0"/>
    <w:rsid w:val="0082515E"/>
    <w:rsid w:val="00825D62"/>
    <w:rsid w:val="0082601B"/>
    <w:rsid w:val="00826867"/>
    <w:rsid w:val="00827193"/>
    <w:rsid w:val="008301FE"/>
    <w:rsid w:val="00830B2A"/>
    <w:rsid w:val="00831DB9"/>
    <w:rsid w:val="0083325B"/>
    <w:rsid w:val="008337C3"/>
    <w:rsid w:val="00834604"/>
    <w:rsid w:val="00834A45"/>
    <w:rsid w:val="00834AF5"/>
    <w:rsid w:val="00834F13"/>
    <w:rsid w:val="00835544"/>
    <w:rsid w:val="0083584A"/>
    <w:rsid w:val="00835F45"/>
    <w:rsid w:val="00836AD5"/>
    <w:rsid w:val="00840F9F"/>
    <w:rsid w:val="00841BDE"/>
    <w:rsid w:val="0084219B"/>
    <w:rsid w:val="00842DFE"/>
    <w:rsid w:val="00842FED"/>
    <w:rsid w:val="008439F6"/>
    <w:rsid w:val="00843ADE"/>
    <w:rsid w:val="00844737"/>
    <w:rsid w:val="00845AF1"/>
    <w:rsid w:val="00846575"/>
    <w:rsid w:val="0084663A"/>
    <w:rsid w:val="008517E0"/>
    <w:rsid w:val="00852DED"/>
    <w:rsid w:val="00852F35"/>
    <w:rsid w:val="008537D1"/>
    <w:rsid w:val="008539A4"/>
    <w:rsid w:val="0085493C"/>
    <w:rsid w:val="00854E70"/>
    <w:rsid w:val="008557B8"/>
    <w:rsid w:val="00855C44"/>
    <w:rsid w:val="00855E08"/>
    <w:rsid w:val="008570C6"/>
    <w:rsid w:val="00857B09"/>
    <w:rsid w:val="00860E77"/>
    <w:rsid w:val="00861CDF"/>
    <w:rsid w:val="00863035"/>
    <w:rsid w:val="00864264"/>
    <w:rsid w:val="0086438A"/>
    <w:rsid w:val="0086528A"/>
    <w:rsid w:val="0086556C"/>
    <w:rsid w:val="008658F7"/>
    <w:rsid w:val="00866079"/>
    <w:rsid w:val="00870F83"/>
    <w:rsid w:val="00872717"/>
    <w:rsid w:val="00872CC9"/>
    <w:rsid w:val="0087322C"/>
    <w:rsid w:val="00873765"/>
    <w:rsid w:val="008747B2"/>
    <w:rsid w:val="008747B9"/>
    <w:rsid w:val="00874A7D"/>
    <w:rsid w:val="008751D5"/>
    <w:rsid w:val="008754BE"/>
    <w:rsid w:val="00876B19"/>
    <w:rsid w:val="00876C40"/>
    <w:rsid w:val="00880EE1"/>
    <w:rsid w:val="008820F3"/>
    <w:rsid w:val="00882CCA"/>
    <w:rsid w:val="00883099"/>
    <w:rsid w:val="00883374"/>
    <w:rsid w:val="008835C9"/>
    <w:rsid w:val="00883F7F"/>
    <w:rsid w:val="00885217"/>
    <w:rsid w:val="00885970"/>
    <w:rsid w:val="00885EC3"/>
    <w:rsid w:val="0088652E"/>
    <w:rsid w:val="00886B12"/>
    <w:rsid w:val="008873B3"/>
    <w:rsid w:val="00887F7D"/>
    <w:rsid w:val="008909FA"/>
    <w:rsid w:val="00891325"/>
    <w:rsid w:val="008917D7"/>
    <w:rsid w:val="00891C3C"/>
    <w:rsid w:val="008930B1"/>
    <w:rsid w:val="0089321C"/>
    <w:rsid w:val="008936E5"/>
    <w:rsid w:val="00893E42"/>
    <w:rsid w:val="0089498E"/>
    <w:rsid w:val="00894FBB"/>
    <w:rsid w:val="00895CBB"/>
    <w:rsid w:val="00895E99"/>
    <w:rsid w:val="00896D44"/>
    <w:rsid w:val="00897C69"/>
    <w:rsid w:val="00897E00"/>
    <w:rsid w:val="008A0747"/>
    <w:rsid w:val="008A0F08"/>
    <w:rsid w:val="008A15A3"/>
    <w:rsid w:val="008A1708"/>
    <w:rsid w:val="008A2E79"/>
    <w:rsid w:val="008A494C"/>
    <w:rsid w:val="008A49C3"/>
    <w:rsid w:val="008A4AE7"/>
    <w:rsid w:val="008A5954"/>
    <w:rsid w:val="008A730A"/>
    <w:rsid w:val="008A75EE"/>
    <w:rsid w:val="008A76BC"/>
    <w:rsid w:val="008B0165"/>
    <w:rsid w:val="008B0FBA"/>
    <w:rsid w:val="008B11B9"/>
    <w:rsid w:val="008B162B"/>
    <w:rsid w:val="008B1AC3"/>
    <w:rsid w:val="008B1EC2"/>
    <w:rsid w:val="008B2341"/>
    <w:rsid w:val="008B264B"/>
    <w:rsid w:val="008B2AC5"/>
    <w:rsid w:val="008B34B8"/>
    <w:rsid w:val="008B4084"/>
    <w:rsid w:val="008B4113"/>
    <w:rsid w:val="008B5B25"/>
    <w:rsid w:val="008B5E3E"/>
    <w:rsid w:val="008B5F08"/>
    <w:rsid w:val="008B746F"/>
    <w:rsid w:val="008B7884"/>
    <w:rsid w:val="008C007E"/>
    <w:rsid w:val="008C04F0"/>
    <w:rsid w:val="008C130A"/>
    <w:rsid w:val="008C17F1"/>
    <w:rsid w:val="008C1C54"/>
    <w:rsid w:val="008C2388"/>
    <w:rsid w:val="008C28E7"/>
    <w:rsid w:val="008C2BDF"/>
    <w:rsid w:val="008C2D50"/>
    <w:rsid w:val="008C37D0"/>
    <w:rsid w:val="008C5106"/>
    <w:rsid w:val="008C5448"/>
    <w:rsid w:val="008C57F2"/>
    <w:rsid w:val="008C5F09"/>
    <w:rsid w:val="008C6782"/>
    <w:rsid w:val="008C7F24"/>
    <w:rsid w:val="008D0ECF"/>
    <w:rsid w:val="008D0FC3"/>
    <w:rsid w:val="008D1059"/>
    <w:rsid w:val="008D17F7"/>
    <w:rsid w:val="008D1AF7"/>
    <w:rsid w:val="008D2C10"/>
    <w:rsid w:val="008D49BB"/>
    <w:rsid w:val="008D65B6"/>
    <w:rsid w:val="008E0347"/>
    <w:rsid w:val="008E0D46"/>
    <w:rsid w:val="008E1B0E"/>
    <w:rsid w:val="008E1F49"/>
    <w:rsid w:val="008E2A86"/>
    <w:rsid w:val="008E458D"/>
    <w:rsid w:val="008E46E5"/>
    <w:rsid w:val="008E4F48"/>
    <w:rsid w:val="008E6A78"/>
    <w:rsid w:val="008E7DCD"/>
    <w:rsid w:val="008F001B"/>
    <w:rsid w:val="008F0F0C"/>
    <w:rsid w:val="008F1074"/>
    <w:rsid w:val="008F1BFA"/>
    <w:rsid w:val="008F2AA7"/>
    <w:rsid w:val="008F4A6B"/>
    <w:rsid w:val="008F5364"/>
    <w:rsid w:val="008F5772"/>
    <w:rsid w:val="008F5D1A"/>
    <w:rsid w:val="008F5D2A"/>
    <w:rsid w:val="008F782D"/>
    <w:rsid w:val="008F7CFC"/>
    <w:rsid w:val="00902018"/>
    <w:rsid w:val="00902591"/>
    <w:rsid w:val="00903229"/>
    <w:rsid w:val="00904F91"/>
    <w:rsid w:val="009053FF"/>
    <w:rsid w:val="00905A60"/>
    <w:rsid w:val="009061D1"/>
    <w:rsid w:val="0090730B"/>
    <w:rsid w:val="00907733"/>
    <w:rsid w:val="0091046A"/>
    <w:rsid w:val="009104F8"/>
    <w:rsid w:val="00910D56"/>
    <w:rsid w:val="00910F0B"/>
    <w:rsid w:val="00911D29"/>
    <w:rsid w:val="0091361F"/>
    <w:rsid w:val="0091391D"/>
    <w:rsid w:val="00914C7D"/>
    <w:rsid w:val="00915A18"/>
    <w:rsid w:val="00915CF1"/>
    <w:rsid w:val="00915EB5"/>
    <w:rsid w:val="00916A93"/>
    <w:rsid w:val="00916B2C"/>
    <w:rsid w:val="00916C71"/>
    <w:rsid w:val="009207CA"/>
    <w:rsid w:val="009209E6"/>
    <w:rsid w:val="00920AFE"/>
    <w:rsid w:val="00922F64"/>
    <w:rsid w:val="009232EF"/>
    <w:rsid w:val="00923960"/>
    <w:rsid w:val="00924E92"/>
    <w:rsid w:val="00926488"/>
    <w:rsid w:val="0092675E"/>
    <w:rsid w:val="009274EB"/>
    <w:rsid w:val="00927F0C"/>
    <w:rsid w:val="00930425"/>
    <w:rsid w:val="009304FC"/>
    <w:rsid w:val="00930646"/>
    <w:rsid w:val="00930A30"/>
    <w:rsid w:val="00930C52"/>
    <w:rsid w:val="00930F4C"/>
    <w:rsid w:val="009319F3"/>
    <w:rsid w:val="009329F2"/>
    <w:rsid w:val="00932A11"/>
    <w:rsid w:val="00932C9F"/>
    <w:rsid w:val="00932F7C"/>
    <w:rsid w:val="009330F3"/>
    <w:rsid w:val="009332EC"/>
    <w:rsid w:val="0093520D"/>
    <w:rsid w:val="0093573D"/>
    <w:rsid w:val="00935ABF"/>
    <w:rsid w:val="00935D53"/>
    <w:rsid w:val="00937A07"/>
    <w:rsid w:val="00937FB8"/>
    <w:rsid w:val="009403F2"/>
    <w:rsid w:val="00940E68"/>
    <w:rsid w:val="00941053"/>
    <w:rsid w:val="00941E68"/>
    <w:rsid w:val="009425D0"/>
    <w:rsid w:val="0094314C"/>
    <w:rsid w:val="0094347F"/>
    <w:rsid w:val="00944185"/>
    <w:rsid w:val="0094591E"/>
    <w:rsid w:val="00946A94"/>
    <w:rsid w:val="00950819"/>
    <w:rsid w:val="00950C0E"/>
    <w:rsid w:val="00951521"/>
    <w:rsid w:val="00952C19"/>
    <w:rsid w:val="00952DB8"/>
    <w:rsid w:val="00953838"/>
    <w:rsid w:val="009538A9"/>
    <w:rsid w:val="00953A24"/>
    <w:rsid w:val="00955B88"/>
    <w:rsid w:val="009564A1"/>
    <w:rsid w:val="00957929"/>
    <w:rsid w:val="00960AEB"/>
    <w:rsid w:val="00960B14"/>
    <w:rsid w:val="00961775"/>
    <w:rsid w:val="0096231C"/>
    <w:rsid w:val="00962652"/>
    <w:rsid w:val="009633A2"/>
    <w:rsid w:val="00965F54"/>
    <w:rsid w:val="009674AF"/>
    <w:rsid w:val="00967FE7"/>
    <w:rsid w:val="0097016C"/>
    <w:rsid w:val="00972C4C"/>
    <w:rsid w:val="009731F1"/>
    <w:rsid w:val="00974421"/>
    <w:rsid w:val="009745F9"/>
    <w:rsid w:val="009748FC"/>
    <w:rsid w:val="00975262"/>
    <w:rsid w:val="00975C0F"/>
    <w:rsid w:val="009765BF"/>
    <w:rsid w:val="00980716"/>
    <w:rsid w:val="00980B0B"/>
    <w:rsid w:val="00980DE5"/>
    <w:rsid w:val="00981428"/>
    <w:rsid w:val="0098376C"/>
    <w:rsid w:val="0098411C"/>
    <w:rsid w:val="00984183"/>
    <w:rsid w:val="0098503C"/>
    <w:rsid w:val="0098650E"/>
    <w:rsid w:val="009866BE"/>
    <w:rsid w:val="009875B9"/>
    <w:rsid w:val="0098786F"/>
    <w:rsid w:val="00990078"/>
    <w:rsid w:val="0099039C"/>
    <w:rsid w:val="00991080"/>
    <w:rsid w:val="009917B9"/>
    <w:rsid w:val="00992413"/>
    <w:rsid w:val="0099368F"/>
    <w:rsid w:val="009944BC"/>
    <w:rsid w:val="00996877"/>
    <w:rsid w:val="0099692A"/>
    <w:rsid w:val="00996E61"/>
    <w:rsid w:val="00997AD2"/>
    <w:rsid w:val="009A084C"/>
    <w:rsid w:val="009A0A41"/>
    <w:rsid w:val="009A3001"/>
    <w:rsid w:val="009A32CE"/>
    <w:rsid w:val="009A3882"/>
    <w:rsid w:val="009A3D45"/>
    <w:rsid w:val="009A40D1"/>
    <w:rsid w:val="009A4878"/>
    <w:rsid w:val="009A4DE9"/>
    <w:rsid w:val="009A64C3"/>
    <w:rsid w:val="009A7215"/>
    <w:rsid w:val="009A7A0F"/>
    <w:rsid w:val="009A7AF7"/>
    <w:rsid w:val="009B0CD3"/>
    <w:rsid w:val="009B0F4A"/>
    <w:rsid w:val="009B10A4"/>
    <w:rsid w:val="009B1264"/>
    <w:rsid w:val="009B183E"/>
    <w:rsid w:val="009B1F83"/>
    <w:rsid w:val="009B297B"/>
    <w:rsid w:val="009B2B7C"/>
    <w:rsid w:val="009B2BFF"/>
    <w:rsid w:val="009B30FA"/>
    <w:rsid w:val="009B42A6"/>
    <w:rsid w:val="009B43FA"/>
    <w:rsid w:val="009B523A"/>
    <w:rsid w:val="009B5968"/>
    <w:rsid w:val="009B5F8F"/>
    <w:rsid w:val="009B6414"/>
    <w:rsid w:val="009B7017"/>
    <w:rsid w:val="009B70CE"/>
    <w:rsid w:val="009B7985"/>
    <w:rsid w:val="009C1078"/>
    <w:rsid w:val="009C1597"/>
    <w:rsid w:val="009C17D8"/>
    <w:rsid w:val="009C20B6"/>
    <w:rsid w:val="009C21D4"/>
    <w:rsid w:val="009C22E7"/>
    <w:rsid w:val="009C26A2"/>
    <w:rsid w:val="009C270A"/>
    <w:rsid w:val="009C2C1A"/>
    <w:rsid w:val="009C33A3"/>
    <w:rsid w:val="009C4043"/>
    <w:rsid w:val="009C43A8"/>
    <w:rsid w:val="009C5214"/>
    <w:rsid w:val="009C5D5F"/>
    <w:rsid w:val="009C6992"/>
    <w:rsid w:val="009C7577"/>
    <w:rsid w:val="009C7682"/>
    <w:rsid w:val="009C78CB"/>
    <w:rsid w:val="009D047B"/>
    <w:rsid w:val="009D0EF8"/>
    <w:rsid w:val="009D1BA8"/>
    <w:rsid w:val="009D1BC8"/>
    <w:rsid w:val="009D41BC"/>
    <w:rsid w:val="009D59AB"/>
    <w:rsid w:val="009E05AD"/>
    <w:rsid w:val="009E07C4"/>
    <w:rsid w:val="009E0BD9"/>
    <w:rsid w:val="009E0FDE"/>
    <w:rsid w:val="009E1616"/>
    <w:rsid w:val="009E2CBC"/>
    <w:rsid w:val="009E3073"/>
    <w:rsid w:val="009E3A2D"/>
    <w:rsid w:val="009E3ED7"/>
    <w:rsid w:val="009E444D"/>
    <w:rsid w:val="009E47F3"/>
    <w:rsid w:val="009E50CE"/>
    <w:rsid w:val="009E65E8"/>
    <w:rsid w:val="009E6748"/>
    <w:rsid w:val="009E74C0"/>
    <w:rsid w:val="009F2F94"/>
    <w:rsid w:val="009F43AA"/>
    <w:rsid w:val="009F48BC"/>
    <w:rsid w:val="009F4A14"/>
    <w:rsid w:val="009F578D"/>
    <w:rsid w:val="009F5C2D"/>
    <w:rsid w:val="009F6187"/>
    <w:rsid w:val="009F78DF"/>
    <w:rsid w:val="00A031D8"/>
    <w:rsid w:val="00A043EA"/>
    <w:rsid w:val="00A04508"/>
    <w:rsid w:val="00A04BE7"/>
    <w:rsid w:val="00A0508F"/>
    <w:rsid w:val="00A05C9D"/>
    <w:rsid w:val="00A06245"/>
    <w:rsid w:val="00A0624F"/>
    <w:rsid w:val="00A06F68"/>
    <w:rsid w:val="00A07338"/>
    <w:rsid w:val="00A1031C"/>
    <w:rsid w:val="00A1136D"/>
    <w:rsid w:val="00A11BCC"/>
    <w:rsid w:val="00A127F1"/>
    <w:rsid w:val="00A139CE"/>
    <w:rsid w:val="00A13BC0"/>
    <w:rsid w:val="00A143B0"/>
    <w:rsid w:val="00A14D57"/>
    <w:rsid w:val="00A15C48"/>
    <w:rsid w:val="00A17A8D"/>
    <w:rsid w:val="00A21EE5"/>
    <w:rsid w:val="00A22DAE"/>
    <w:rsid w:val="00A22DCC"/>
    <w:rsid w:val="00A2385D"/>
    <w:rsid w:val="00A23C69"/>
    <w:rsid w:val="00A23D95"/>
    <w:rsid w:val="00A24716"/>
    <w:rsid w:val="00A253E9"/>
    <w:rsid w:val="00A27E0B"/>
    <w:rsid w:val="00A31CE0"/>
    <w:rsid w:val="00A32D44"/>
    <w:rsid w:val="00A34594"/>
    <w:rsid w:val="00A34A79"/>
    <w:rsid w:val="00A35561"/>
    <w:rsid w:val="00A35988"/>
    <w:rsid w:val="00A35B9F"/>
    <w:rsid w:val="00A36B72"/>
    <w:rsid w:val="00A419F9"/>
    <w:rsid w:val="00A42955"/>
    <w:rsid w:val="00A43202"/>
    <w:rsid w:val="00A43309"/>
    <w:rsid w:val="00A438AB"/>
    <w:rsid w:val="00A43D65"/>
    <w:rsid w:val="00A4433C"/>
    <w:rsid w:val="00A45BC7"/>
    <w:rsid w:val="00A4627F"/>
    <w:rsid w:val="00A47638"/>
    <w:rsid w:val="00A500A6"/>
    <w:rsid w:val="00A515DB"/>
    <w:rsid w:val="00A51FE3"/>
    <w:rsid w:val="00A52F26"/>
    <w:rsid w:val="00A532EE"/>
    <w:rsid w:val="00A536D7"/>
    <w:rsid w:val="00A53C52"/>
    <w:rsid w:val="00A55694"/>
    <w:rsid w:val="00A56376"/>
    <w:rsid w:val="00A57A03"/>
    <w:rsid w:val="00A6151E"/>
    <w:rsid w:val="00A61C7D"/>
    <w:rsid w:val="00A629FF"/>
    <w:rsid w:val="00A62EB2"/>
    <w:rsid w:val="00A630AD"/>
    <w:rsid w:val="00A63DEA"/>
    <w:rsid w:val="00A642C4"/>
    <w:rsid w:val="00A64D04"/>
    <w:rsid w:val="00A660B5"/>
    <w:rsid w:val="00A66FA3"/>
    <w:rsid w:val="00A6717E"/>
    <w:rsid w:val="00A67295"/>
    <w:rsid w:val="00A67493"/>
    <w:rsid w:val="00A702C2"/>
    <w:rsid w:val="00A71DD3"/>
    <w:rsid w:val="00A71F80"/>
    <w:rsid w:val="00A7306E"/>
    <w:rsid w:val="00A735F4"/>
    <w:rsid w:val="00A74687"/>
    <w:rsid w:val="00A74937"/>
    <w:rsid w:val="00A7528C"/>
    <w:rsid w:val="00A752BC"/>
    <w:rsid w:val="00A7606D"/>
    <w:rsid w:val="00A76622"/>
    <w:rsid w:val="00A7671B"/>
    <w:rsid w:val="00A76B27"/>
    <w:rsid w:val="00A81459"/>
    <w:rsid w:val="00A817AD"/>
    <w:rsid w:val="00A81F2F"/>
    <w:rsid w:val="00A826A4"/>
    <w:rsid w:val="00A8299D"/>
    <w:rsid w:val="00A82FC9"/>
    <w:rsid w:val="00A84263"/>
    <w:rsid w:val="00A8534C"/>
    <w:rsid w:val="00A85D57"/>
    <w:rsid w:val="00A8739E"/>
    <w:rsid w:val="00A90EAF"/>
    <w:rsid w:val="00A92FEE"/>
    <w:rsid w:val="00A943C8"/>
    <w:rsid w:val="00A95AC1"/>
    <w:rsid w:val="00A95FC2"/>
    <w:rsid w:val="00A960F2"/>
    <w:rsid w:val="00A964B1"/>
    <w:rsid w:val="00A96509"/>
    <w:rsid w:val="00A96724"/>
    <w:rsid w:val="00A96A95"/>
    <w:rsid w:val="00A976BA"/>
    <w:rsid w:val="00AA05D0"/>
    <w:rsid w:val="00AA14BB"/>
    <w:rsid w:val="00AA2B46"/>
    <w:rsid w:val="00AA2FDC"/>
    <w:rsid w:val="00AA47D1"/>
    <w:rsid w:val="00AA489D"/>
    <w:rsid w:val="00AA4D59"/>
    <w:rsid w:val="00AA5096"/>
    <w:rsid w:val="00AA566C"/>
    <w:rsid w:val="00AA59C4"/>
    <w:rsid w:val="00AA6C2A"/>
    <w:rsid w:val="00AA72D8"/>
    <w:rsid w:val="00AA7473"/>
    <w:rsid w:val="00AA7C89"/>
    <w:rsid w:val="00AB27FA"/>
    <w:rsid w:val="00AB2E68"/>
    <w:rsid w:val="00AB31B0"/>
    <w:rsid w:val="00AB41DC"/>
    <w:rsid w:val="00AB4540"/>
    <w:rsid w:val="00AB45AC"/>
    <w:rsid w:val="00AB54D9"/>
    <w:rsid w:val="00AB5547"/>
    <w:rsid w:val="00AB6131"/>
    <w:rsid w:val="00AB77C2"/>
    <w:rsid w:val="00AC156B"/>
    <w:rsid w:val="00AC48AF"/>
    <w:rsid w:val="00AC4901"/>
    <w:rsid w:val="00AC59BB"/>
    <w:rsid w:val="00AC6A2F"/>
    <w:rsid w:val="00AC7727"/>
    <w:rsid w:val="00AC79B8"/>
    <w:rsid w:val="00AD01D6"/>
    <w:rsid w:val="00AD0AE1"/>
    <w:rsid w:val="00AD0E6E"/>
    <w:rsid w:val="00AD2417"/>
    <w:rsid w:val="00AD32F2"/>
    <w:rsid w:val="00AD367F"/>
    <w:rsid w:val="00AD4108"/>
    <w:rsid w:val="00AD5038"/>
    <w:rsid w:val="00AD74E4"/>
    <w:rsid w:val="00AD7A18"/>
    <w:rsid w:val="00AD7E9F"/>
    <w:rsid w:val="00AE123D"/>
    <w:rsid w:val="00AE28D0"/>
    <w:rsid w:val="00AE3099"/>
    <w:rsid w:val="00AE3153"/>
    <w:rsid w:val="00AE33D0"/>
    <w:rsid w:val="00AE35DA"/>
    <w:rsid w:val="00AE3852"/>
    <w:rsid w:val="00AE39D1"/>
    <w:rsid w:val="00AE4BCD"/>
    <w:rsid w:val="00AE4E79"/>
    <w:rsid w:val="00AE50D1"/>
    <w:rsid w:val="00AE5B49"/>
    <w:rsid w:val="00AF0DEB"/>
    <w:rsid w:val="00AF161B"/>
    <w:rsid w:val="00AF1D50"/>
    <w:rsid w:val="00AF1E6A"/>
    <w:rsid w:val="00AF2940"/>
    <w:rsid w:val="00AF4683"/>
    <w:rsid w:val="00AF48F9"/>
    <w:rsid w:val="00AF5031"/>
    <w:rsid w:val="00AF595D"/>
    <w:rsid w:val="00AF65DF"/>
    <w:rsid w:val="00AF77F2"/>
    <w:rsid w:val="00B00C8E"/>
    <w:rsid w:val="00B020B8"/>
    <w:rsid w:val="00B03645"/>
    <w:rsid w:val="00B0608E"/>
    <w:rsid w:val="00B066E1"/>
    <w:rsid w:val="00B0699F"/>
    <w:rsid w:val="00B071BC"/>
    <w:rsid w:val="00B07AA8"/>
    <w:rsid w:val="00B07BAF"/>
    <w:rsid w:val="00B106F5"/>
    <w:rsid w:val="00B10F22"/>
    <w:rsid w:val="00B118C4"/>
    <w:rsid w:val="00B119A3"/>
    <w:rsid w:val="00B12106"/>
    <w:rsid w:val="00B14265"/>
    <w:rsid w:val="00B147AB"/>
    <w:rsid w:val="00B14FAE"/>
    <w:rsid w:val="00B15F1D"/>
    <w:rsid w:val="00B165C1"/>
    <w:rsid w:val="00B1669E"/>
    <w:rsid w:val="00B16D79"/>
    <w:rsid w:val="00B211B0"/>
    <w:rsid w:val="00B21342"/>
    <w:rsid w:val="00B21565"/>
    <w:rsid w:val="00B22F06"/>
    <w:rsid w:val="00B237EC"/>
    <w:rsid w:val="00B24B20"/>
    <w:rsid w:val="00B25651"/>
    <w:rsid w:val="00B25969"/>
    <w:rsid w:val="00B2658E"/>
    <w:rsid w:val="00B268B7"/>
    <w:rsid w:val="00B26B5A"/>
    <w:rsid w:val="00B34972"/>
    <w:rsid w:val="00B353AD"/>
    <w:rsid w:val="00B35DC0"/>
    <w:rsid w:val="00B368A6"/>
    <w:rsid w:val="00B36963"/>
    <w:rsid w:val="00B37394"/>
    <w:rsid w:val="00B37D8C"/>
    <w:rsid w:val="00B40AD2"/>
    <w:rsid w:val="00B40E6B"/>
    <w:rsid w:val="00B43050"/>
    <w:rsid w:val="00B4386C"/>
    <w:rsid w:val="00B46BBB"/>
    <w:rsid w:val="00B5076E"/>
    <w:rsid w:val="00B50926"/>
    <w:rsid w:val="00B50985"/>
    <w:rsid w:val="00B51CC8"/>
    <w:rsid w:val="00B5206D"/>
    <w:rsid w:val="00B52416"/>
    <w:rsid w:val="00B527F2"/>
    <w:rsid w:val="00B52A75"/>
    <w:rsid w:val="00B530D9"/>
    <w:rsid w:val="00B5378A"/>
    <w:rsid w:val="00B54B3E"/>
    <w:rsid w:val="00B550D5"/>
    <w:rsid w:val="00B5585B"/>
    <w:rsid w:val="00B55966"/>
    <w:rsid w:val="00B5641F"/>
    <w:rsid w:val="00B57621"/>
    <w:rsid w:val="00B601AC"/>
    <w:rsid w:val="00B61E79"/>
    <w:rsid w:val="00B62123"/>
    <w:rsid w:val="00B62BA5"/>
    <w:rsid w:val="00B63BF1"/>
    <w:rsid w:val="00B64610"/>
    <w:rsid w:val="00B650AD"/>
    <w:rsid w:val="00B65498"/>
    <w:rsid w:val="00B66F8C"/>
    <w:rsid w:val="00B7250E"/>
    <w:rsid w:val="00B73570"/>
    <w:rsid w:val="00B73AF9"/>
    <w:rsid w:val="00B7492D"/>
    <w:rsid w:val="00B74E4D"/>
    <w:rsid w:val="00B752D1"/>
    <w:rsid w:val="00B75796"/>
    <w:rsid w:val="00B763AD"/>
    <w:rsid w:val="00B76447"/>
    <w:rsid w:val="00B76891"/>
    <w:rsid w:val="00B76B13"/>
    <w:rsid w:val="00B802E2"/>
    <w:rsid w:val="00B80EFD"/>
    <w:rsid w:val="00B8109B"/>
    <w:rsid w:val="00B8116F"/>
    <w:rsid w:val="00B814CA"/>
    <w:rsid w:val="00B85420"/>
    <w:rsid w:val="00B86153"/>
    <w:rsid w:val="00B86487"/>
    <w:rsid w:val="00B86800"/>
    <w:rsid w:val="00B87F62"/>
    <w:rsid w:val="00B91983"/>
    <w:rsid w:val="00B92346"/>
    <w:rsid w:val="00B92873"/>
    <w:rsid w:val="00B92A78"/>
    <w:rsid w:val="00B92BBB"/>
    <w:rsid w:val="00B931A7"/>
    <w:rsid w:val="00B933F8"/>
    <w:rsid w:val="00B945FE"/>
    <w:rsid w:val="00B946F7"/>
    <w:rsid w:val="00B94F4D"/>
    <w:rsid w:val="00B966B6"/>
    <w:rsid w:val="00B97582"/>
    <w:rsid w:val="00B97F8B"/>
    <w:rsid w:val="00BA0629"/>
    <w:rsid w:val="00BA1BCC"/>
    <w:rsid w:val="00BA299C"/>
    <w:rsid w:val="00BA2CB9"/>
    <w:rsid w:val="00BA33F9"/>
    <w:rsid w:val="00BA3C68"/>
    <w:rsid w:val="00BA4340"/>
    <w:rsid w:val="00BA5427"/>
    <w:rsid w:val="00BA5776"/>
    <w:rsid w:val="00BA5ADB"/>
    <w:rsid w:val="00BA68DA"/>
    <w:rsid w:val="00BA6AD3"/>
    <w:rsid w:val="00BA6FC1"/>
    <w:rsid w:val="00BB03E4"/>
    <w:rsid w:val="00BB195B"/>
    <w:rsid w:val="00BB4382"/>
    <w:rsid w:val="00BB5071"/>
    <w:rsid w:val="00BB5877"/>
    <w:rsid w:val="00BB5C90"/>
    <w:rsid w:val="00BB7091"/>
    <w:rsid w:val="00BB70ED"/>
    <w:rsid w:val="00BC1074"/>
    <w:rsid w:val="00BC21F2"/>
    <w:rsid w:val="00BC26A3"/>
    <w:rsid w:val="00BC2C76"/>
    <w:rsid w:val="00BC3206"/>
    <w:rsid w:val="00BC3335"/>
    <w:rsid w:val="00BC3C90"/>
    <w:rsid w:val="00BC4FFC"/>
    <w:rsid w:val="00BC7E90"/>
    <w:rsid w:val="00BD0159"/>
    <w:rsid w:val="00BD06FB"/>
    <w:rsid w:val="00BD0962"/>
    <w:rsid w:val="00BD0B09"/>
    <w:rsid w:val="00BD2209"/>
    <w:rsid w:val="00BD24CE"/>
    <w:rsid w:val="00BD2B64"/>
    <w:rsid w:val="00BD34FA"/>
    <w:rsid w:val="00BD35A3"/>
    <w:rsid w:val="00BD3C56"/>
    <w:rsid w:val="00BD3D2A"/>
    <w:rsid w:val="00BD4257"/>
    <w:rsid w:val="00BD4782"/>
    <w:rsid w:val="00BD4C38"/>
    <w:rsid w:val="00BD56EA"/>
    <w:rsid w:val="00BD5C04"/>
    <w:rsid w:val="00BD7A62"/>
    <w:rsid w:val="00BD7E02"/>
    <w:rsid w:val="00BE00BB"/>
    <w:rsid w:val="00BE04AA"/>
    <w:rsid w:val="00BE0AE0"/>
    <w:rsid w:val="00BE152C"/>
    <w:rsid w:val="00BE1C9A"/>
    <w:rsid w:val="00BE21CF"/>
    <w:rsid w:val="00BE25E8"/>
    <w:rsid w:val="00BE4870"/>
    <w:rsid w:val="00BE677F"/>
    <w:rsid w:val="00BE678E"/>
    <w:rsid w:val="00BE6F7C"/>
    <w:rsid w:val="00BF007C"/>
    <w:rsid w:val="00BF01A3"/>
    <w:rsid w:val="00BF07C2"/>
    <w:rsid w:val="00BF0A25"/>
    <w:rsid w:val="00BF2D20"/>
    <w:rsid w:val="00BF345C"/>
    <w:rsid w:val="00BF405D"/>
    <w:rsid w:val="00BF48C1"/>
    <w:rsid w:val="00BF649B"/>
    <w:rsid w:val="00BF6955"/>
    <w:rsid w:val="00BF7132"/>
    <w:rsid w:val="00BF75F0"/>
    <w:rsid w:val="00BF7C9E"/>
    <w:rsid w:val="00C01584"/>
    <w:rsid w:val="00C01646"/>
    <w:rsid w:val="00C02573"/>
    <w:rsid w:val="00C025F2"/>
    <w:rsid w:val="00C02EE9"/>
    <w:rsid w:val="00C03649"/>
    <w:rsid w:val="00C03778"/>
    <w:rsid w:val="00C03AF4"/>
    <w:rsid w:val="00C04651"/>
    <w:rsid w:val="00C04C2C"/>
    <w:rsid w:val="00C0601B"/>
    <w:rsid w:val="00C06699"/>
    <w:rsid w:val="00C068E0"/>
    <w:rsid w:val="00C07664"/>
    <w:rsid w:val="00C1034F"/>
    <w:rsid w:val="00C10432"/>
    <w:rsid w:val="00C10974"/>
    <w:rsid w:val="00C11B91"/>
    <w:rsid w:val="00C125C6"/>
    <w:rsid w:val="00C128E7"/>
    <w:rsid w:val="00C13DFA"/>
    <w:rsid w:val="00C14021"/>
    <w:rsid w:val="00C145E5"/>
    <w:rsid w:val="00C152FE"/>
    <w:rsid w:val="00C1629F"/>
    <w:rsid w:val="00C17285"/>
    <w:rsid w:val="00C175EA"/>
    <w:rsid w:val="00C17C90"/>
    <w:rsid w:val="00C203B5"/>
    <w:rsid w:val="00C2277C"/>
    <w:rsid w:val="00C22D79"/>
    <w:rsid w:val="00C238FF"/>
    <w:rsid w:val="00C253F3"/>
    <w:rsid w:val="00C25AC1"/>
    <w:rsid w:val="00C25CA4"/>
    <w:rsid w:val="00C25E6C"/>
    <w:rsid w:val="00C30476"/>
    <w:rsid w:val="00C304E7"/>
    <w:rsid w:val="00C30B02"/>
    <w:rsid w:val="00C3282D"/>
    <w:rsid w:val="00C34126"/>
    <w:rsid w:val="00C3431D"/>
    <w:rsid w:val="00C343E1"/>
    <w:rsid w:val="00C345A0"/>
    <w:rsid w:val="00C3600B"/>
    <w:rsid w:val="00C407DC"/>
    <w:rsid w:val="00C42516"/>
    <w:rsid w:val="00C4288F"/>
    <w:rsid w:val="00C42A41"/>
    <w:rsid w:val="00C4342E"/>
    <w:rsid w:val="00C446EC"/>
    <w:rsid w:val="00C45B59"/>
    <w:rsid w:val="00C45FBA"/>
    <w:rsid w:val="00C46258"/>
    <w:rsid w:val="00C46275"/>
    <w:rsid w:val="00C46763"/>
    <w:rsid w:val="00C46814"/>
    <w:rsid w:val="00C46D3A"/>
    <w:rsid w:val="00C472F1"/>
    <w:rsid w:val="00C50D9C"/>
    <w:rsid w:val="00C51C7C"/>
    <w:rsid w:val="00C52549"/>
    <w:rsid w:val="00C52707"/>
    <w:rsid w:val="00C52D51"/>
    <w:rsid w:val="00C52F48"/>
    <w:rsid w:val="00C53574"/>
    <w:rsid w:val="00C53E34"/>
    <w:rsid w:val="00C53F12"/>
    <w:rsid w:val="00C56918"/>
    <w:rsid w:val="00C5707D"/>
    <w:rsid w:val="00C5713F"/>
    <w:rsid w:val="00C57C7A"/>
    <w:rsid w:val="00C601DF"/>
    <w:rsid w:val="00C60434"/>
    <w:rsid w:val="00C6088A"/>
    <w:rsid w:val="00C61703"/>
    <w:rsid w:val="00C624AB"/>
    <w:rsid w:val="00C629F9"/>
    <w:rsid w:val="00C63502"/>
    <w:rsid w:val="00C63EA4"/>
    <w:rsid w:val="00C65FC7"/>
    <w:rsid w:val="00C66169"/>
    <w:rsid w:val="00C66313"/>
    <w:rsid w:val="00C66681"/>
    <w:rsid w:val="00C67AE6"/>
    <w:rsid w:val="00C67CB9"/>
    <w:rsid w:val="00C70149"/>
    <w:rsid w:val="00C70C6A"/>
    <w:rsid w:val="00C71CE0"/>
    <w:rsid w:val="00C71F92"/>
    <w:rsid w:val="00C727B8"/>
    <w:rsid w:val="00C72D8F"/>
    <w:rsid w:val="00C732FA"/>
    <w:rsid w:val="00C738B1"/>
    <w:rsid w:val="00C755BF"/>
    <w:rsid w:val="00C75B20"/>
    <w:rsid w:val="00C75BA8"/>
    <w:rsid w:val="00C76213"/>
    <w:rsid w:val="00C76C73"/>
    <w:rsid w:val="00C77C83"/>
    <w:rsid w:val="00C80053"/>
    <w:rsid w:val="00C8056D"/>
    <w:rsid w:val="00C807BC"/>
    <w:rsid w:val="00C81396"/>
    <w:rsid w:val="00C81E75"/>
    <w:rsid w:val="00C82107"/>
    <w:rsid w:val="00C83673"/>
    <w:rsid w:val="00C84349"/>
    <w:rsid w:val="00C845DF"/>
    <w:rsid w:val="00C84DEF"/>
    <w:rsid w:val="00C84EAD"/>
    <w:rsid w:val="00C85045"/>
    <w:rsid w:val="00C8547A"/>
    <w:rsid w:val="00C862C4"/>
    <w:rsid w:val="00C865AE"/>
    <w:rsid w:val="00C86A15"/>
    <w:rsid w:val="00C86E70"/>
    <w:rsid w:val="00C8704B"/>
    <w:rsid w:val="00C8763E"/>
    <w:rsid w:val="00C87E96"/>
    <w:rsid w:val="00C902DB"/>
    <w:rsid w:val="00C919BF"/>
    <w:rsid w:val="00C91C57"/>
    <w:rsid w:val="00C91D5A"/>
    <w:rsid w:val="00C92C5E"/>
    <w:rsid w:val="00C92FF5"/>
    <w:rsid w:val="00C93179"/>
    <w:rsid w:val="00C93F32"/>
    <w:rsid w:val="00C943B2"/>
    <w:rsid w:val="00C97018"/>
    <w:rsid w:val="00CA02FD"/>
    <w:rsid w:val="00CA3225"/>
    <w:rsid w:val="00CA52E3"/>
    <w:rsid w:val="00CA55EC"/>
    <w:rsid w:val="00CA5B05"/>
    <w:rsid w:val="00CA652B"/>
    <w:rsid w:val="00CA6BB8"/>
    <w:rsid w:val="00CA7289"/>
    <w:rsid w:val="00CA742A"/>
    <w:rsid w:val="00CA7D30"/>
    <w:rsid w:val="00CB02DB"/>
    <w:rsid w:val="00CB036B"/>
    <w:rsid w:val="00CB05A5"/>
    <w:rsid w:val="00CB0EFD"/>
    <w:rsid w:val="00CB1833"/>
    <w:rsid w:val="00CB21CA"/>
    <w:rsid w:val="00CB239D"/>
    <w:rsid w:val="00CB2A0D"/>
    <w:rsid w:val="00CB3848"/>
    <w:rsid w:val="00CB54F6"/>
    <w:rsid w:val="00CB595D"/>
    <w:rsid w:val="00CB6B55"/>
    <w:rsid w:val="00CB6CEA"/>
    <w:rsid w:val="00CB787F"/>
    <w:rsid w:val="00CB7DBB"/>
    <w:rsid w:val="00CC279E"/>
    <w:rsid w:val="00CC27C3"/>
    <w:rsid w:val="00CC28E9"/>
    <w:rsid w:val="00CC3765"/>
    <w:rsid w:val="00CC41F6"/>
    <w:rsid w:val="00CC46CB"/>
    <w:rsid w:val="00CC5FC3"/>
    <w:rsid w:val="00CC693C"/>
    <w:rsid w:val="00CC7682"/>
    <w:rsid w:val="00CC7D1D"/>
    <w:rsid w:val="00CC7DF1"/>
    <w:rsid w:val="00CC7FC3"/>
    <w:rsid w:val="00CD0FA6"/>
    <w:rsid w:val="00CD1236"/>
    <w:rsid w:val="00CD1C8E"/>
    <w:rsid w:val="00CD20A7"/>
    <w:rsid w:val="00CD2449"/>
    <w:rsid w:val="00CD2505"/>
    <w:rsid w:val="00CD2A6F"/>
    <w:rsid w:val="00CD2E22"/>
    <w:rsid w:val="00CD4192"/>
    <w:rsid w:val="00CD46FC"/>
    <w:rsid w:val="00CD509D"/>
    <w:rsid w:val="00CD561B"/>
    <w:rsid w:val="00CD662C"/>
    <w:rsid w:val="00CD70F9"/>
    <w:rsid w:val="00CE1016"/>
    <w:rsid w:val="00CE1C14"/>
    <w:rsid w:val="00CE2ADE"/>
    <w:rsid w:val="00CE4205"/>
    <w:rsid w:val="00CE4468"/>
    <w:rsid w:val="00CE4663"/>
    <w:rsid w:val="00CE4700"/>
    <w:rsid w:val="00CE5192"/>
    <w:rsid w:val="00CE586B"/>
    <w:rsid w:val="00CE7507"/>
    <w:rsid w:val="00CF15DB"/>
    <w:rsid w:val="00CF177F"/>
    <w:rsid w:val="00CF277F"/>
    <w:rsid w:val="00CF304C"/>
    <w:rsid w:val="00CF3257"/>
    <w:rsid w:val="00CF32B6"/>
    <w:rsid w:val="00CF3AE6"/>
    <w:rsid w:val="00CF3BB2"/>
    <w:rsid w:val="00CF42D5"/>
    <w:rsid w:val="00CF48B9"/>
    <w:rsid w:val="00CF4CD4"/>
    <w:rsid w:val="00CF5FE4"/>
    <w:rsid w:val="00D00A4E"/>
    <w:rsid w:val="00D00ADE"/>
    <w:rsid w:val="00D02453"/>
    <w:rsid w:val="00D03312"/>
    <w:rsid w:val="00D046AD"/>
    <w:rsid w:val="00D049BD"/>
    <w:rsid w:val="00D05484"/>
    <w:rsid w:val="00D056AF"/>
    <w:rsid w:val="00D05B80"/>
    <w:rsid w:val="00D0712F"/>
    <w:rsid w:val="00D104C8"/>
    <w:rsid w:val="00D11713"/>
    <w:rsid w:val="00D11F1C"/>
    <w:rsid w:val="00D12578"/>
    <w:rsid w:val="00D14D65"/>
    <w:rsid w:val="00D16400"/>
    <w:rsid w:val="00D1695B"/>
    <w:rsid w:val="00D16E48"/>
    <w:rsid w:val="00D16F6B"/>
    <w:rsid w:val="00D17C09"/>
    <w:rsid w:val="00D17FD8"/>
    <w:rsid w:val="00D20719"/>
    <w:rsid w:val="00D20B17"/>
    <w:rsid w:val="00D2126C"/>
    <w:rsid w:val="00D214D3"/>
    <w:rsid w:val="00D219E6"/>
    <w:rsid w:val="00D22726"/>
    <w:rsid w:val="00D23B90"/>
    <w:rsid w:val="00D248B4"/>
    <w:rsid w:val="00D24CCC"/>
    <w:rsid w:val="00D25121"/>
    <w:rsid w:val="00D254FF"/>
    <w:rsid w:val="00D255B7"/>
    <w:rsid w:val="00D267DA"/>
    <w:rsid w:val="00D26ABF"/>
    <w:rsid w:val="00D27C7A"/>
    <w:rsid w:val="00D30A76"/>
    <w:rsid w:val="00D31D94"/>
    <w:rsid w:val="00D33F42"/>
    <w:rsid w:val="00D34F6B"/>
    <w:rsid w:val="00D352DD"/>
    <w:rsid w:val="00D356B5"/>
    <w:rsid w:val="00D359A1"/>
    <w:rsid w:val="00D36F9F"/>
    <w:rsid w:val="00D3754F"/>
    <w:rsid w:val="00D37C6A"/>
    <w:rsid w:val="00D37D3D"/>
    <w:rsid w:val="00D4153D"/>
    <w:rsid w:val="00D41D52"/>
    <w:rsid w:val="00D421C4"/>
    <w:rsid w:val="00D42450"/>
    <w:rsid w:val="00D43029"/>
    <w:rsid w:val="00D430E1"/>
    <w:rsid w:val="00D43552"/>
    <w:rsid w:val="00D43E95"/>
    <w:rsid w:val="00D46811"/>
    <w:rsid w:val="00D4687B"/>
    <w:rsid w:val="00D469F7"/>
    <w:rsid w:val="00D502C0"/>
    <w:rsid w:val="00D515F8"/>
    <w:rsid w:val="00D51604"/>
    <w:rsid w:val="00D52B58"/>
    <w:rsid w:val="00D540B8"/>
    <w:rsid w:val="00D5488C"/>
    <w:rsid w:val="00D56E1C"/>
    <w:rsid w:val="00D571DA"/>
    <w:rsid w:val="00D57278"/>
    <w:rsid w:val="00D57835"/>
    <w:rsid w:val="00D608A2"/>
    <w:rsid w:val="00D60B2F"/>
    <w:rsid w:val="00D61D71"/>
    <w:rsid w:val="00D62511"/>
    <w:rsid w:val="00D63E49"/>
    <w:rsid w:val="00D64AF5"/>
    <w:rsid w:val="00D65418"/>
    <w:rsid w:val="00D655FC"/>
    <w:rsid w:val="00D66E4C"/>
    <w:rsid w:val="00D67D14"/>
    <w:rsid w:val="00D707E4"/>
    <w:rsid w:val="00D71353"/>
    <w:rsid w:val="00D717E6"/>
    <w:rsid w:val="00D7267E"/>
    <w:rsid w:val="00D733F2"/>
    <w:rsid w:val="00D73897"/>
    <w:rsid w:val="00D74A6F"/>
    <w:rsid w:val="00D74B43"/>
    <w:rsid w:val="00D74FB2"/>
    <w:rsid w:val="00D75C9C"/>
    <w:rsid w:val="00D75E5B"/>
    <w:rsid w:val="00D75EF0"/>
    <w:rsid w:val="00D762F4"/>
    <w:rsid w:val="00D76B62"/>
    <w:rsid w:val="00D76D2E"/>
    <w:rsid w:val="00D77268"/>
    <w:rsid w:val="00D8014D"/>
    <w:rsid w:val="00D80324"/>
    <w:rsid w:val="00D8067F"/>
    <w:rsid w:val="00D81186"/>
    <w:rsid w:val="00D81819"/>
    <w:rsid w:val="00D832CB"/>
    <w:rsid w:val="00D8367C"/>
    <w:rsid w:val="00D83C1F"/>
    <w:rsid w:val="00D8420F"/>
    <w:rsid w:val="00D8492C"/>
    <w:rsid w:val="00D856A1"/>
    <w:rsid w:val="00D857CE"/>
    <w:rsid w:val="00D85C18"/>
    <w:rsid w:val="00D8606F"/>
    <w:rsid w:val="00D869A5"/>
    <w:rsid w:val="00D87312"/>
    <w:rsid w:val="00D8740A"/>
    <w:rsid w:val="00D878FA"/>
    <w:rsid w:val="00D879CC"/>
    <w:rsid w:val="00D9033E"/>
    <w:rsid w:val="00D90E4C"/>
    <w:rsid w:val="00D91189"/>
    <w:rsid w:val="00D92797"/>
    <w:rsid w:val="00D93F3D"/>
    <w:rsid w:val="00D94EC8"/>
    <w:rsid w:val="00D95DEF"/>
    <w:rsid w:val="00D96BF5"/>
    <w:rsid w:val="00D97141"/>
    <w:rsid w:val="00D97777"/>
    <w:rsid w:val="00DA0402"/>
    <w:rsid w:val="00DA2861"/>
    <w:rsid w:val="00DA3F6A"/>
    <w:rsid w:val="00DA4632"/>
    <w:rsid w:val="00DA4BC3"/>
    <w:rsid w:val="00DA4D5B"/>
    <w:rsid w:val="00DA53C0"/>
    <w:rsid w:val="00DA5549"/>
    <w:rsid w:val="00DA6096"/>
    <w:rsid w:val="00DA72DE"/>
    <w:rsid w:val="00DA7524"/>
    <w:rsid w:val="00DA7BEF"/>
    <w:rsid w:val="00DA7CB1"/>
    <w:rsid w:val="00DA7D93"/>
    <w:rsid w:val="00DB0BFE"/>
    <w:rsid w:val="00DB1087"/>
    <w:rsid w:val="00DB25B1"/>
    <w:rsid w:val="00DB2D24"/>
    <w:rsid w:val="00DB3B45"/>
    <w:rsid w:val="00DB4272"/>
    <w:rsid w:val="00DB4D66"/>
    <w:rsid w:val="00DB5DCB"/>
    <w:rsid w:val="00DB5ED2"/>
    <w:rsid w:val="00DB64ED"/>
    <w:rsid w:val="00DB6BE5"/>
    <w:rsid w:val="00DB6D64"/>
    <w:rsid w:val="00DB6E3A"/>
    <w:rsid w:val="00DB754E"/>
    <w:rsid w:val="00DC154E"/>
    <w:rsid w:val="00DC255B"/>
    <w:rsid w:val="00DC26A6"/>
    <w:rsid w:val="00DC5E05"/>
    <w:rsid w:val="00DC68FE"/>
    <w:rsid w:val="00DC6F5C"/>
    <w:rsid w:val="00DD0679"/>
    <w:rsid w:val="00DD1BB6"/>
    <w:rsid w:val="00DD3168"/>
    <w:rsid w:val="00DD3217"/>
    <w:rsid w:val="00DD3AAB"/>
    <w:rsid w:val="00DD404C"/>
    <w:rsid w:val="00DD422D"/>
    <w:rsid w:val="00DD4426"/>
    <w:rsid w:val="00DD4555"/>
    <w:rsid w:val="00DD4658"/>
    <w:rsid w:val="00DD4B14"/>
    <w:rsid w:val="00DD5265"/>
    <w:rsid w:val="00DD57D6"/>
    <w:rsid w:val="00DD6AB2"/>
    <w:rsid w:val="00DE000A"/>
    <w:rsid w:val="00DE0F3B"/>
    <w:rsid w:val="00DE1F14"/>
    <w:rsid w:val="00DE2257"/>
    <w:rsid w:val="00DE2483"/>
    <w:rsid w:val="00DE28A1"/>
    <w:rsid w:val="00DE4671"/>
    <w:rsid w:val="00DE46DF"/>
    <w:rsid w:val="00DE4CBE"/>
    <w:rsid w:val="00DE550E"/>
    <w:rsid w:val="00DE5C55"/>
    <w:rsid w:val="00DE620E"/>
    <w:rsid w:val="00DE706C"/>
    <w:rsid w:val="00DE7C73"/>
    <w:rsid w:val="00DE7EAC"/>
    <w:rsid w:val="00DF0A87"/>
    <w:rsid w:val="00DF11A8"/>
    <w:rsid w:val="00DF19B0"/>
    <w:rsid w:val="00DF20C6"/>
    <w:rsid w:val="00DF28E2"/>
    <w:rsid w:val="00DF3E41"/>
    <w:rsid w:val="00DF4D63"/>
    <w:rsid w:val="00DF54D0"/>
    <w:rsid w:val="00DF60C3"/>
    <w:rsid w:val="00DF6FCF"/>
    <w:rsid w:val="00E0072F"/>
    <w:rsid w:val="00E00920"/>
    <w:rsid w:val="00E019BA"/>
    <w:rsid w:val="00E02004"/>
    <w:rsid w:val="00E03032"/>
    <w:rsid w:val="00E03DB0"/>
    <w:rsid w:val="00E048B9"/>
    <w:rsid w:val="00E052DB"/>
    <w:rsid w:val="00E059AE"/>
    <w:rsid w:val="00E0676B"/>
    <w:rsid w:val="00E0683D"/>
    <w:rsid w:val="00E06BBF"/>
    <w:rsid w:val="00E06CC6"/>
    <w:rsid w:val="00E10993"/>
    <w:rsid w:val="00E13308"/>
    <w:rsid w:val="00E13B55"/>
    <w:rsid w:val="00E1415F"/>
    <w:rsid w:val="00E1424F"/>
    <w:rsid w:val="00E1552B"/>
    <w:rsid w:val="00E1559D"/>
    <w:rsid w:val="00E15708"/>
    <w:rsid w:val="00E15E6D"/>
    <w:rsid w:val="00E16EDC"/>
    <w:rsid w:val="00E17C58"/>
    <w:rsid w:val="00E17EA1"/>
    <w:rsid w:val="00E205AF"/>
    <w:rsid w:val="00E216DD"/>
    <w:rsid w:val="00E23FE8"/>
    <w:rsid w:val="00E241C4"/>
    <w:rsid w:val="00E2696F"/>
    <w:rsid w:val="00E27D0F"/>
    <w:rsid w:val="00E27F0B"/>
    <w:rsid w:val="00E31035"/>
    <w:rsid w:val="00E31635"/>
    <w:rsid w:val="00E342BB"/>
    <w:rsid w:val="00E35887"/>
    <w:rsid w:val="00E3738A"/>
    <w:rsid w:val="00E40063"/>
    <w:rsid w:val="00E42D6B"/>
    <w:rsid w:val="00E42E25"/>
    <w:rsid w:val="00E43FDB"/>
    <w:rsid w:val="00E4429E"/>
    <w:rsid w:val="00E443AB"/>
    <w:rsid w:val="00E44AE2"/>
    <w:rsid w:val="00E44D93"/>
    <w:rsid w:val="00E45354"/>
    <w:rsid w:val="00E457C1"/>
    <w:rsid w:val="00E45908"/>
    <w:rsid w:val="00E47151"/>
    <w:rsid w:val="00E47793"/>
    <w:rsid w:val="00E47A1F"/>
    <w:rsid w:val="00E5053D"/>
    <w:rsid w:val="00E5077F"/>
    <w:rsid w:val="00E518C9"/>
    <w:rsid w:val="00E51B2F"/>
    <w:rsid w:val="00E53091"/>
    <w:rsid w:val="00E54063"/>
    <w:rsid w:val="00E5440C"/>
    <w:rsid w:val="00E54D36"/>
    <w:rsid w:val="00E550F5"/>
    <w:rsid w:val="00E56B64"/>
    <w:rsid w:val="00E57008"/>
    <w:rsid w:val="00E570C2"/>
    <w:rsid w:val="00E57348"/>
    <w:rsid w:val="00E60383"/>
    <w:rsid w:val="00E609D6"/>
    <w:rsid w:val="00E60D96"/>
    <w:rsid w:val="00E6116F"/>
    <w:rsid w:val="00E61351"/>
    <w:rsid w:val="00E616B7"/>
    <w:rsid w:val="00E61DB8"/>
    <w:rsid w:val="00E62E6F"/>
    <w:rsid w:val="00E635D1"/>
    <w:rsid w:val="00E63DCF"/>
    <w:rsid w:val="00E641DA"/>
    <w:rsid w:val="00E6448E"/>
    <w:rsid w:val="00E645A6"/>
    <w:rsid w:val="00E64F71"/>
    <w:rsid w:val="00E6528F"/>
    <w:rsid w:val="00E657C7"/>
    <w:rsid w:val="00E67AD6"/>
    <w:rsid w:val="00E67D58"/>
    <w:rsid w:val="00E70262"/>
    <w:rsid w:val="00E71E44"/>
    <w:rsid w:val="00E71F01"/>
    <w:rsid w:val="00E720E4"/>
    <w:rsid w:val="00E73675"/>
    <w:rsid w:val="00E74132"/>
    <w:rsid w:val="00E74D4E"/>
    <w:rsid w:val="00E74F92"/>
    <w:rsid w:val="00E77AE2"/>
    <w:rsid w:val="00E811C7"/>
    <w:rsid w:val="00E81D1C"/>
    <w:rsid w:val="00E81FD9"/>
    <w:rsid w:val="00E8289A"/>
    <w:rsid w:val="00E83085"/>
    <w:rsid w:val="00E8312D"/>
    <w:rsid w:val="00E83BCC"/>
    <w:rsid w:val="00E842AE"/>
    <w:rsid w:val="00E844D7"/>
    <w:rsid w:val="00E8452C"/>
    <w:rsid w:val="00E845B4"/>
    <w:rsid w:val="00E845DF"/>
    <w:rsid w:val="00E84EAB"/>
    <w:rsid w:val="00E858C0"/>
    <w:rsid w:val="00E859B1"/>
    <w:rsid w:val="00E867CE"/>
    <w:rsid w:val="00E87812"/>
    <w:rsid w:val="00E87EF4"/>
    <w:rsid w:val="00E90124"/>
    <w:rsid w:val="00E90264"/>
    <w:rsid w:val="00E91A96"/>
    <w:rsid w:val="00E91C4D"/>
    <w:rsid w:val="00E91EF4"/>
    <w:rsid w:val="00E92182"/>
    <w:rsid w:val="00E93493"/>
    <w:rsid w:val="00E953A5"/>
    <w:rsid w:val="00E97776"/>
    <w:rsid w:val="00EA0490"/>
    <w:rsid w:val="00EA0828"/>
    <w:rsid w:val="00EA0E0C"/>
    <w:rsid w:val="00EA111E"/>
    <w:rsid w:val="00EA13B9"/>
    <w:rsid w:val="00EA190E"/>
    <w:rsid w:val="00EA20D1"/>
    <w:rsid w:val="00EA3164"/>
    <w:rsid w:val="00EA36EE"/>
    <w:rsid w:val="00EA4141"/>
    <w:rsid w:val="00EA4327"/>
    <w:rsid w:val="00EA4838"/>
    <w:rsid w:val="00EA5D81"/>
    <w:rsid w:val="00EA5F60"/>
    <w:rsid w:val="00EA6808"/>
    <w:rsid w:val="00EA6CE1"/>
    <w:rsid w:val="00EB0FD7"/>
    <w:rsid w:val="00EB100E"/>
    <w:rsid w:val="00EB1517"/>
    <w:rsid w:val="00EB36DA"/>
    <w:rsid w:val="00EB5803"/>
    <w:rsid w:val="00EB71DF"/>
    <w:rsid w:val="00EB7D07"/>
    <w:rsid w:val="00EB7F8D"/>
    <w:rsid w:val="00EC0577"/>
    <w:rsid w:val="00EC090A"/>
    <w:rsid w:val="00EC14D3"/>
    <w:rsid w:val="00EC21C0"/>
    <w:rsid w:val="00EC2F3E"/>
    <w:rsid w:val="00EC40B8"/>
    <w:rsid w:val="00EC4603"/>
    <w:rsid w:val="00EC608F"/>
    <w:rsid w:val="00EC6320"/>
    <w:rsid w:val="00EC634C"/>
    <w:rsid w:val="00EC6895"/>
    <w:rsid w:val="00EC6DCA"/>
    <w:rsid w:val="00EC6EAB"/>
    <w:rsid w:val="00ED025D"/>
    <w:rsid w:val="00ED0FCA"/>
    <w:rsid w:val="00ED1D2C"/>
    <w:rsid w:val="00ED23B6"/>
    <w:rsid w:val="00ED2959"/>
    <w:rsid w:val="00ED37F5"/>
    <w:rsid w:val="00ED46B7"/>
    <w:rsid w:val="00ED5220"/>
    <w:rsid w:val="00ED558C"/>
    <w:rsid w:val="00ED5975"/>
    <w:rsid w:val="00ED59A6"/>
    <w:rsid w:val="00ED6564"/>
    <w:rsid w:val="00ED667A"/>
    <w:rsid w:val="00ED68C4"/>
    <w:rsid w:val="00ED6B12"/>
    <w:rsid w:val="00ED70ED"/>
    <w:rsid w:val="00ED7403"/>
    <w:rsid w:val="00ED797F"/>
    <w:rsid w:val="00ED7D2B"/>
    <w:rsid w:val="00EE12D3"/>
    <w:rsid w:val="00EE282B"/>
    <w:rsid w:val="00EE312E"/>
    <w:rsid w:val="00EE36E7"/>
    <w:rsid w:val="00EE413D"/>
    <w:rsid w:val="00EE5F5A"/>
    <w:rsid w:val="00EE63A9"/>
    <w:rsid w:val="00EE665B"/>
    <w:rsid w:val="00EE79CB"/>
    <w:rsid w:val="00EE7FFB"/>
    <w:rsid w:val="00EF00F9"/>
    <w:rsid w:val="00EF07DF"/>
    <w:rsid w:val="00EF093F"/>
    <w:rsid w:val="00EF0ACA"/>
    <w:rsid w:val="00EF16AA"/>
    <w:rsid w:val="00EF3FA5"/>
    <w:rsid w:val="00EF5D62"/>
    <w:rsid w:val="00EF67EB"/>
    <w:rsid w:val="00EF6FA2"/>
    <w:rsid w:val="00EF7D89"/>
    <w:rsid w:val="00F00153"/>
    <w:rsid w:val="00F00171"/>
    <w:rsid w:val="00F0085A"/>
    <w:rsid w:val="00F03C87"/>
    <w:rsid w:val="00F04137"/>
    <w:rsid w:val="00F04F02"/>
    <w:rsid w:val="00F04FA9"/>
    <w:rsid w:val="00F05BB4"/>
    <w:rsid w:val="00F05DA1"/>
    <w:rsid w:val="00F07EAA"/>
    <w:rsid w:val="00F07FDB"/>
    <w:rsid w:val="00F10318"/>
    <w:rsid w:val="00F107DD"/>
    <w:rsid w:val="00F10C4D"/>
    <w:rsid w:val="00F1114C"/>
    <w:rsid w:val="00F12458"/>
    <w:rsid w:val="00F12AF3"/>
    <w:rsid w:val="00F12C09"/>
    <w:rsid w:val="00F130DA"/>
    <w:rsid w:val="00F15C73"/>
    <w:rsid w:val="00F17368"/>
    <w:rsid w:val="00F17E09"/>
    <w:rsid w:val="00F17FCF"/>
    <w:rsid w:val="00F20501"/>
    <w:rsid w:val="00F20BFF"/>
    <w:rsid w:val="00F214C4"/>
    <w:rsid w:val="00F21C92"/>
    <w:rsid w:val="00F2242B"/>
    <w:rsid w:val="00F22593"/>
    <w:rsid w:val="00F231C2"/>
    <w:rsid w:val="00F2359E"/>
    <w:rsid w:val="00F242D8"/>
    <w:rsid w:val="00F24E24"/>
    <w:rsid w:val="00F24EC3"/>
    <w:rsid w:val="00F25415"/>
    <w:rsid w:val="00F2656F"/>
    <w:rsid w:val="00F265E2"/>
    <w:rsid w:val="00F26BC0"/>
    <w:rsid w:val="00F310D9"/>
    <w:rsid w:val="00F31EEA"/>
    <w:rsid w:val="00F3217A"/>
    <w:rsid w:val="00F32679"/>
    <w:rsid w:val="00F32916"/>
    <w:rsid w:val="00F33180"/>
    <w:rsid w:val="00F33C07"/>
    <w:rsid w:val="00F33E07"/>
    <w:rsid w:val="00F37DFA"/>
    <w:rsid w:val="00F37EEE"/>
    <w:rsid w:val="00F4045B"/>
    <w:rsid w:val="00F4066D"/>
    <w:rsid w:val="00F40B7F"/>
    <w:rsid w:val="00F4253A"/>
    <w:rsid w:val="00F434CA"/>
    <w:rsid w:val="00F43BC8"/>
    <w:rsid w:val="00F447EF"/>
    <w:rsid w:val="00F44A29"/>
    <w:rsid w:val="00F44D04"/>
    <w:rsid w:val="00F451AE"/>
    <w:rsid w:val="00F45DD6"/>
    <w:rsid w:val="00F4672A"/>
    <w:rsid w:val="00F46E54"/>
    <w:rsid w:val="00F46F19"/>
    <w:rsid w:val="00F475E9"/>
    <w:rsid w:val="00F47F43"/>
    <w:rsid w:val="00F500D1"/>
    <w:rsid w:val="00F50399"/>
    <w:rsid w:val="00F509E7"/>
    <w:rsid w:val="00F51639"/>
    <w:rsid w:val="00F51681"/>
    <w:rsid w:val="00F528C0"/>
    <w:rsid w:val="00F532F3"/>
    <w:rsid w:val="00F55A86"/>
    <w:rsid w:val="00F56E24"/>
    <w:rsid w:val="00F606D2"/>
    <w:rsid w:val="00F60AA2"/>
    <w:rsid w:val="00F61318"/>
    <w:rsid w:val="00F618A5"/>
    <w:rsid w:val="00F62A95"/>
    <w:rsid w:val="00F62C3F"/>
    <w:rsid w:val="00F62F18"/>
    <w:rsid w:val="00F631F9"/>
    <w:rsid w:val="00F634CB"/>
    <w:rsid w:val="00F63AAB"/>
    <w:rsid w:val="00F63C0B"/>
    <w:rsid w:val="00F641CA"/>
    <w:rsid w:val="00F65619"/>
    <w:rsid w:val="00F656EA"/>
    <w:rsid w:val="00F703DB"/>
    <w:rsid w:val="00F70E9D"/>
    <w:rsid w:val="00F71245"/>
    <w:rsid w:val="00F71D3B"/>
    <w:rsid w:val="00F7454A"/>
    <w:rsid w:val="00F753D1"/>
    <w:rsid w:val="00F75767"/>
    <w:rsid w:val="00F762D0"/>
    <w:rsid w:val="00F76940"/>
    <w:rsid w:val="00F771DC"/>
    <w:rsid w:val="00F773F5"/>
    <w:rsid w:val="00F8053E"/>
    <w:rsid w:val="00F83EDB"/>
    <w:rsid w:val="00F847AE"/>
    <w:rsid w:val="00F867B0"/>
    <w:rsid w:val="00F86C74"/>
    <w:rsid w:val="00F86FE4"/>
    <w:rsid w:val="00F870D8"/>
    <w:rsid w:val="00F879E6"/>
    <w:rsid w:val="00F87D55"/>
    <w:rsid w:val="00F90F30"/>
    <w:rsid w:val="00F911E9"/>
    <w:rsid w:val="00F91C33"/>
    <w:rsid w:val="00F91E87"/>
    <w:rsid w:val="00F91FCA"/>
    <w:rsid w:val="00F92155"/>
    <w:rsid w:val="00F936BF"/>
    <w:rsid w:val="00F941A3"/>
    <w:rsid w:val="00F94279"/>
    <w:rsid w:val="00F949ED"/>
    <w:rsid w:val="00F951AE"/>
    <w:rsid w:val="00F9644C"/>
    <w:rsid w:val="00FA18DA"/>
    <w:rsid w:val="00FA1BF6"/>
    <w:rsid w:val="00FA1DD9"/>
    <w:rsid w:val="00FA1F8B"/>
    <w:rsid w:val="00FA2F14"/>
    <w:rsid w:val="00FA3C85"/>
    <w:rsid w:val="00FA4288"/>
    <w:rsid w:val="00FA46D9"/>
    <w:rsid w:val="00FA4E24"/>
    <w:rsid w:val="00FA507B"/>
    <w:rsid w:val="00FA6678"/>
    <w:rsid w:val="00FA6885"/>
    <w:rsid w:val="00FA6D8C"/>
    <w:rsid w:val="00FA795E"/>
    <w:rsid w:val="00FA7BE6"/>
    <w:rsid w:val="00FB0AEE"/>
    <w:rsid w:val="00FB2BF2"/>
    <w:rsid w:val="00FB329C"/>
    <w:rsid w:val="00FB3891"/>
    <w:rsid w:val="00FB3CE4"/>
    <w:rsid w:val="00FB3FA5"/>
    <w:rsid w:val="00FB52DA"/>
    <w:rsid w:val="00FB629D"/>
    <w:rsid w:val="00FB7581"/>
    <w:rsid w:val="00FB7927"/>
    <w:rsid w:val="00FB7FEA"/>
    <w:rsid w:val="00FC0313"/>
    <w:rsid w:val="00FC10E7"/>
    <w:rsid w:val="00FC2D19"/>
    <w:rsid w:val="00FC3A9F"/>
    <w:rsid w:val="00FC4552"/>
    <w:rsid w:val="00FC48F3"/>
    <w:rsid w:val="00FC5264"/>
    <w:rsid w:val="00FC5731"/>
    <w:rsid w:val="00FC58CA"/>
    <w:rsid w:val="00FC5B0F"/>
    <w:rsid w:val="00FC6809"/>
    <w:rsid w:val="00FC7FA6"/>
    <w:rsid w:val="00FD0433"/>
    <w:rsid w:val="00FD1129"/>
    <w:rsid w:val="00FD21CD"/>
    <w:rsid w:val="00FD28F6"/>
    <w:rsid w:val="00FD3F46"/>
    <w:rsid w:val="00FD45C6"/>
    <w:rsid w:val="00FD4866"/>
    <w:rsid w:val="00FD49D7"/>
    <w:rsid w:val="00FD5BBE"/>
    <w:rsid w:val="00FD6F37"/>
    <w:rsid w:val="00FD7ABD"/>
    <w:rsid w:val="00FE1E0C"/>
    <w:rsid w:val="00FE2AB7"/>
    <w:rsid w:val="00FE2AE2"/>
    <w:rsid w:val="00FE3C8F"/>
    <w:rsid w:val="00FE4959"/>
    <w:rsid w:val="00FE4D46"/>
    <w:rsid w:val="00FE5061"/>
    <w:rsid w:val="00FE575A"/>
    <w:rsid w:val="00FE6A52"/>
    <w:rsid w:val="00FF0561"/>
    <w:rsid w:val="00FF14B2"/>
    <w:rsid w:val="00FF227C"/>
    <w:rsid w:val="00FF265B"/>
    <w:rsid w:val="00FF26FD"/>
    <w:rsid w:val="00FF2C71"/>
    <w:rsid w:val="00FF3687"/>
    <w:rsid w:val="00FF40F1"/>
    <w:rsid w:val="00FF4D85"/>
    <w:rsid w:val="00FF60C8"/>
    <w:rsid w:val="00FF7A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2008E88"/>
  <w15:docId w15:val="{DC155FB0-9EC4-49D0-B921-09811B9703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620E85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59"/>
    <w:rsid w:val="00930F4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HelleSchattierung">
    <w:name w:val="Light Shading"/>
    <w:basedOn w:val="NormaleTabelle"/>
    <w:uiPriority w:val="60"/>
    <w:rsid w:val="00930F4C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Kommentarzeichen">
    <w:name w:val="annotation reference"/>
    <w:basedOn w:val="Absatz-Standardschriftart"/>
    <w:uiPriority w:val="99"/>
    <w:semiHidden/>
    <w:unhideWhenUsed/>
    <w:rsid w:val="00C8763E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C8763E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C8763E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C8763E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C8763E"/>
    <w:rPr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C8763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C8763E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Standard"/>
    <w:link w:val="EndNoteBibliographyTitleZchn"/>
    <w:rsid w:val="00A438AB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A438AB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A438AB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A438AB"/>
    <w:rPr>
      <w:rFonts w:ascii="Calibri" w:hAnsi="Calibri" w:cs="Calibri"/>
      <w:noProof/>
      <w:lang w:val="en-US"/>
    </w:rPr>
  </w:style>
  <w:style w:type="character" w:styleId="Hyperlink">
    <w:name w:val="Hyperlink"/>
    <w:basedOn w:val="Absatz-Standardschriftart"/>
    <w:uiPriority w:val="99"/>
    <w:unhideWhenUsed/>
    <w:rsid w:val="00733C19"/>
    <w:rPr>
      <w:color w:val="0000FF" w:themeColor="hyperlink"/>
      <w:u w:val="single"/>
    </w:rPr>
  </w:style>
  <w:style w:type="character" w:customStyle="1" w:styleId="fauxfield">
    <w:name w:val="fauxfield"/>
    <w:basedOn w:val="Absatz-Standardschriftart"/>
    <w:rsid w:val="00B36963"/>
  </w:style>
  <w:style w:type="character" w:styleId="Zeilennummer">
    <w:name w:val="line number"/>
    <w:basedOn w:val="Absatz-Standardschriftart"/>
    <w:uiPriority w:val="99"/>
    <w:semiHidden/>
    <w:unhideWhenUsed/>
    <w:rsid w:val="005C4D40"/>
  </w:style>
  <w:style w:type="character" w:styleId="Fett">
    <w:name w:val="Strong"/>
    <w:basedOn w:val="Absatz-Standardschriftart"/>
    <w:uiPriority w:val="22"/>
    <w:qFormat/>
    <w:rsid w:val="00DD3217"/>
    <w:rPr>
      <w:b/>
      <w:bCs/>
    </w:rPr>
  </w:style>
  <w:style w:type="paragraph" w:styleId="StandardWeb">
    <w:name w:val="Normal (Web)"/>
    <w:basedOn w:val="Standard"/>
    <w:uiPriority w:val="99"/>
    <w:unhideWhenUsed/>
    <w:rsid w:val="00DD321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paragraph" w:styleId="Kopfzeile">
    <w:name w:val="header"/>
    <w:basedOn w:val="Standard"/>
    <w:link w:val="KopfzeileZchn"/>
    <w:uiPriority w:val="99"/>
    <w:unhideWhenUsed/>
    <w:rsid w:val="0061675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616756"/>
  </w:style>
  <w:style w:type="paragraph" w:styleId="Fuzeile">
    <w:name w:val="footer"/>
    <w:basedOn w:val="Standard"/>
    <w:link w:val="FuzeileZchn"/>
    <w:uiPriority w:val="99"/>
    <w:unhideWhenUsed/>
    <w:rsid w:val="0061675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616756"/>
  </w:style>
  <w:style w:type="paragraph" w:styleId="berarbeitung">
    <w:name w:val="Revision"/>
    <w:hidden/>
    <w:uiPriority w:val="99"/>
    <w:semiHidden/>
    <w:rsid w:val="002965F3"/>
    <w:pPr>
      <w:spacing w:after="0" w:line="240" w:lineRule="auto"/>
    </w:pPr>
  </w:style>
  <w:style w:type="character" w:customStyle="1" w:styleId="highlight">
    <w:name w:val="highlight"/>
    <w:basedOn w:val="Absatz-Standardschriftart"/>
    <w:rsid w:val="009C1597"/>
  </w:style>
  <w:style w:type="paragraph" w:styleId="Listenabsatz">
    <w:name w:val="List Paragraph"/>
    <w:basedOn w:val="Standard"/>
    <w:uiPriority w:val="34"/>
    <w:qFormat/>
    <w:rsid w:val="001E093C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8553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64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592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007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467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671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406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093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719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872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146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044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061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615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3644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2154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55094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8865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733455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252648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10487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655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923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260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087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721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879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575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42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emf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A18F994-FD67-46EA-A136-4743663E368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879</Words>
  <Characters>5014</Characters>
  <Application>Microsoft Office Word</Application>
  <DocSecurity>0</DocSecurity>
  <Lines>41</Lines>
  <Paragraphs>1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Leibniz-Institut für Nutztierbiologie (FBN)</Company>
  <LinksUpToDate>false</LinksUpToDate>
  <CharactersWithSpaces>58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och, Franziska</dc:creator>
  <cp:keywords/>
  <dc:description/>
  <cp:lastModifiedBy>Kuhla, Bjoern</cp:lastModifiedBy>
  <cp:revision>16</cp:revision>
  <cp:lastPrinted>2020-07-29T07:36:00Z</cp:lastPrinted>
  <dcterms:created xsi:type="dcterms:W3CDTF">2021-03-09T13:45:00Z</dcterms:created>
  <dcterms:modified xsi:type="dcterms:W3CDTF">2021-06-03T11:51:00Z</dcterms:modified>
</cp:coreProperties>
</file>